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595620" w14:textId="23C99C8A" w:rsidR="009D4710" w:rsidRDefault="0006190B">
      <w:pPr>
        <w:rPr>
          <w:sz w:val="24"/>
          <w:szCs w:val="24"/>
        </w:rPr>
      </w:pPr>
      <w:proofErr w:type="spellStart"/>
      <w:r w:rsidRPr="00AE1F5D">
        <w:rPr>
          <w:b/>
          <w:sz w:val="24"/>
          <w:szCs w:val="24"/>
        </w:rPr>
        <w:t>Supplementary</w:t>
      </w:r>
      <w:proofErr w:type="spellEnd"/>
      <w:r w:rsidRPr="00AE1F5D">
        <w:rPr>
          <w:b/>
          <w:sz w:val="24"/>
          <w:szCs w:val="24"/>
        </w:rPr>
        <w:t xml:space="preserve"> data</w:t>
      </w:r>
      <w:r w:rsidR="00B64B8A" w:rsidRPr="00AE1F5D">
        <w:rPr>
          <w:b/>
          <w:sz w:val="24"/>
          <w:szCs w:val="24"/>
        </w:rPr>
        <w:t xml:space="preserve"> 1</w:t>
      </w:r>
      <w:r w:rsidR="00B64B8A" w:rsidRPr="00AE1F5D">
        <w:rPr>
          <w:sz w:val="24"/>
          <w:szCs w:val="24"/>
        </w:rPr>
        <w:t xml:space="preserve"> : </w:t>
      </w:r>
      <w:proofErr w:type="spellStart"/>
      <w:r w:rsidR="00B64B8A" w:rsidRPr="00AE1F5D">
        <w:rPr>
          <w:sz w:val="24"/>
          <w:szCs w:val="24"/>
        </w:rPr>
        <w:t>individual</w:t>
      </w:r>
      <w:proofErr w:type="spellEnd"/>
      <w:r w:rsidR="00B64B8A" w:rsidRPr="00AE1F5D">
        <w:rPr>
          <w:sz w:val="24"/>
          <w:szCs w:val="24"/>
        </w:rPr>
        <w:t xml:space="preserve"> values of </w:t>
      </w:r>
      <w:proofErr w:type="spellStart"/>
      <w:r w:rsidR="00B64B8A" w:rsidRPr="00AE1F5D">
        <w:rPr>
          <w:sz w:val="24"/>
          <w:szCs w:val="24"/>
        </w:rPr>
        <w:t>pre</w:t>
      </w:r>
      <w:proofErr w:type="spellEnd"/>
      <w:r w:rsidR="00B64B8A" w:rsidRPr="00AE1F5D">
        <w:rPr>
          <w:sz w:val="24"/>
          <w:szCs w:val="24"/>
        </w:rPr>
        <w:t xml:space="preserve"> (D0) and post (D14) </w:t>
      </w:r>
      <w:proofErr w:type="spellStart"/>
      <w:r w:rsidR="00B64B8A" w:rsidRPr="00AE1F5D">
        <w:rPr>
          <w:sz w:val="24"/>
          <w:szCs w:val="24"/>
        </w:rPr>
        <w:t>treatment</w:t>
      </w:r>
      <w:proofErr w:type="spellEnd"/>
      <w:r w:rsidR="00B64B8A" w:rsidRPr="00AE1F5D">
        <w:rPr>
          <w:sz w:val="24"/>
          <w:szCs w:val="24"/>
        </w:rPr>
        <w:t xml:space="preserve"> and </w:t>
      </w:r>
      <w:proofErr w:type="spellStart"/>
      <w:r w:rsidR="00B64B8A" w:rsidRPr="00AE1F5D">
        <w:rPr>
          <w:sz w:val="24"/>
          <w:szCs w:val="24"/>
        </w:rPr>
        <w:t>eprinomectin</w:t>
      </w:r>
      <w:proofErr w:type="spellEnd"/>
      <w:r w:rsidR="00B64B8A" w:rsidRPr="00AE1F5D">
        <w:rPr>
          <w:sz w:val="24"/>
          <w:szCs w:val="24"/>
        </w:rPr>
        <w:t xml:space="preserve"> concentration (</w:t>
      </w:r>
      <w:proofErr w:type="spellStart"/>
      <w:r w:rsidR="00B64B8A" w:rsidRPr="00AE1F5D">
        <w:rPr>
          <w:sz w:val="24"/>
          <w:szCs w:val="24"/>
        </w:rPr>
        <w:t>ng</w:t>
      </w:r>
      <w:proofErr w:type="spellEnd"/>
      <w:r w:rsidR="00B64B8A" w:rsidRPr="00AE1F5D">
        <w:rPr>
          <w:sz w:val="24"/>
          <w:szCs w:val="24"/>
        </w:rPr>
        <w:t>/</w:t>
      </w:r>
      <w:proofErr w:type="spellStart"/>
      <w:r w:rsidR="00B64B8A" w:rsidRPr="00AE1F5D">
        <w:rPr>
          <w:sz w:val="24"/>
          <w:szCs w:val="24"/>
        </w:rPr>
        <w:t>mL</w:t>
      </w:r>
      <w:proofErr w:type="spellEnd"/>
      <w:r w:rsidR="00B64B8A" w:rsidRPr="00AE1F5D">
        <w:rPr>
          <w:sz w:val="24"/>
          <w:szCs w:val="24"/>
        </w:rPr>
        <w:t xml:space="preserve">), </w:t>
      </w:r>
      <w:proofErr w:type="spellStart"/>
      <w:r w:rsidR="00B64B8A" w:rsidRPr="00AE1F5D">
        <w:rPr>
          <w:sz w:val="24"/>
          <w:szCs w:val="24"/>
        </w:rPr>
        <w:t>sorted</w:t>
      </w:r>
      <w:proofErr w:type="spellEnd"/>
      <w:r w:rsidR="00B64B8A" w:rsidRPr="00AE1F5D">
        <w:rPr>
          <w:sz w:val="24"/>
          <w:szCs w:val="24"/>
        </w:rPr>
        <w:t xml:space="preserve"> by group.</w:t>
      </w:r>
    </w:p>
    <w:tbl>
      <w:tblPr>
        <w:tblW w:w="578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61"/>
        <w:gridCol w:w="1068"/>
        <w:gridCol w:w="939"/>
        <w:gridCol w:w="1061"/>
        <w:gridCol w:w="980"/>
        <w:gridCol w:w="980"/>
      </w:tblGrid>
      <w:tr w:rsidR="00AE1F5D" w:rsidRPr="00AE1F5D" w14:paraId="1382A238" w14:textId="77777777" w:rsidTr="00E62559">
        <w:trPr>
          <w:trHeight w:val="201"/>
        </w:trPr>
        <w:tc>
          <w:tcPr>
            <w:tcW w:w="761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803D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Farm</w:t>
            </w:r>
            <w:proofErr w:type="spellEnd"/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8F43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Formula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DE1EB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D0 FEC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4D8E4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D14 FEC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70E6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EPN D2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1825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EPN D5</w:t>
            </w:r>
          </w:p>
        </w:tc>
      </w:tr>
      <w:tr w:rsidR="00AE1F5D" w:rsidRPr="00AE1F5D" w14:paraId="2633B980" w14:textId="77777777" w:rsidTr="00E62559">
        <w:trPr>
          <w:trHeight w:val="201"/>
        </w:trPr>
        <w:tc>
          <w:tcPr>
            <w:tcW w:w="761" w:type="dxa"/>
            <w:tcBorders>
              <w:left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15960AEC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</w:t>
            </w:r>
          </w:p>
        </w:tc>
        <w:tc>
          <w:tcPr>
            <w:tcW w:w="106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DCBA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A062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250</w:t>
            </w:r>
          </w:p>
        </w:tc>
        <w:tc>
          <w:tcPr>
            <w:tcW w:w="106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9F8A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100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40DC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09A1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70F96EB0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01AE0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3BFC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0AB7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F490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6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165F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2699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3FA6714C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855EB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4D52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1857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A19B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897F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B5B9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514A3031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55396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49FA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E5ED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9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8C09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0FE9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4382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252DFE1C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7985A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C724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9403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0AAA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FEFD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0A16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46450025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A4964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E7DA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696E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7063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6229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A57B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41757483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36966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F65B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DFA6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BB12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83BC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9F8A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29E1A9C0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3AEDD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835F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C25B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FD29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EE76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F969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60FE2B9C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A04E3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A660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84A0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B8B5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7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E2C7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,2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C246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,93</w:t>
            </w:r>
          </w:p>
        </w:tc>
      </w:tr>
      <w:tr w:rsidR="00AE1F5D" w:rsidRPr="00AE1F5D" w14:paraId="3022780C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BDA7D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9A69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86C4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1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FE5C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F877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,4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BED1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9,23</w:t>
            </w:r>
          </w:p>
        </w:tc>
      </w:tr>
      <w:tr w:rsidR="00AE1F5D" w:rsidRPr="00AE1F5D" w14:paraId="534502E2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43A27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7C32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7B3D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6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A5FA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242D6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3,4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EE14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,95</w:t>
            </w:r>
          </w:p>
        </w:tc>
      </w:tr>
      <w:tr w:rsidR="00AE1F5D" w:rsidRPr="00AE1F5D" w14:paraId="29276BE8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C8ABF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3716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2D9E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E706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BC29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2,5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4EF2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,20</w:t>
            </w:r>
          </w:p>
        </w:tc>
      </w:tr>
      <w:tr w:rsidR="00AE1F5D" w:rsidRPr="00AE1F5D" w14:paraId="05B66B56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37AB8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7E41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570B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1DEB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A023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,4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331B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4,46</w:t>
            </w:r>
          </w:p>
        </w:tc>
      </w:tr>
      <w:tr w:rsidR="00AE1F5D" w:rsidRPr="00AE1F5D" w14:paraId="37B763B1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0647C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BC34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EAF7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F398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FF30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8,7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BF3D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3,96</w:t>
            </w:r>
          </w:p>
        </w:tc>
      </w:tr>
      <w:tr w:rsidR="00AE1F5D" w:rsidRPr="00AE1F5D" w14:paraId="3E5A9D3F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84130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997A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B5A2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F43E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C6FF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4,9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07DE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,69</w:t>
            </w:r>
          </w:p>
        </w:tc>
      </w:tr>
      <w:tr w:rsidR="00AE1F5D" w:rsidRPr="00AE1F5D" w14:paraId="3DC13FC9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F58D2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F4F7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7BC7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67C0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0B4A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2,5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ED5E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,18</w:t>
            </w:r>
          </w:p>
        </w:tc>
      </w:tr>
      <w:tr w:rsidR="00AE1F5D" w:rsidRPr="00AE1F5D" w14:paraId="29118ABE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8CA53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6B6D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1CE3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3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0177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0807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,7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D23C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35</w:t>
            </w:r>
          </w:p>
        </w:tc>
      </w:tr>
      <w:tr w:rsidR="00AE1F5D" w:rsidRPr="00AE1F5D" w14:paraId="1F38C304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45685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7E85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8F1A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8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C49C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7E9A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,6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C98A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,14</w:t>
            </w:r>
          </w:p>
        </w:tc>
      </w:tr>
      <w:tr w:rsidR="00AE1F5D" w:rsidRPr="00AE1F5D" w14:paraId="0E5194D0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E3875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8CFB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4CEC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6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DB6C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AE91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4,0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D9CB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,92</w:t>
            </w:r>
          </w:p>
        </w:tc>
      </w:tr>
      <w:tr w:rsidR="00AE1F5D" w:rsidRPr="00AE1F5D" w14:paraId="35A63378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6A6DB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C21B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60A3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4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3150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9C19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,9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3E1B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,28</w:t>
            </w:r>
          </w:p>
        </w:tc>
      </w:tr>
      <w:tr w:rsidR="00AE1F5D" w:rsidRPr="00AE1F5D" w14:paraId="39CDF872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15936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8458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149B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6490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D417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,4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4CEC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,16</w:t>
            </w:r>
          </w:p>
        </w:tc>
      </w:tr>
      <w:tr w:rsidR="00AE1F5D" w:rsidRPr="00AE1F5D" w14:paraId="75D04E07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0F7F8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5B4A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0DA3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03E8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AC27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5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4175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97</w:t>
            </w:r>
          </w:p>
        </w:tc>
      </w:tr>
      <w:tr w:rsidR="00AE1F5D" w:rsidRPr="00AE1F5D" w14:paraId="566C20FB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E522F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3C7C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46DB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65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2F87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2393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,8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A640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,73</w:t>
            </w:r>
          </w:p>
        </w:tc>
      </w:tr>
      <w:tr w:rsidR="00AE1F5D" w:rsidRPr="00AE1F5D" w14:paraId="54133883" w14:textId="77777777" w:rsidTr="00AE1F5D">
        <w:trPr>
          <w:trHeight w:val="201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A1F1E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884E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EBAC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0349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9F607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9,1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3E77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9,22</w:t>
            </w:r>
          </w:p>
        </w:tc>
      </w:tr>
    </w:tbl>
    <w:p w14:paraId="08871C5E" w14:textId="77777777" w:rsidR="00AE1F5D" w:rsidRPr="00AE1F5D" w:rsidRDefault="00AE1F5D">
      <w:pPr>
        <w:rPr>
          <w:sz w:val="24"/>
          <w:szCs w:val="24"/>
        </w:rPr>
      </w:pPr>
    </w:p>
    <w:p w14:paraId="1B77508E" w14:textId="77777777" w:rsidR="00AE1F5D" w:rsidRDefault="00AE1F5D">
      <w:pPr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14:paraId="42492FBF" w14:textId="7D32A881" w:rsidR="007B4016" w:rsidRPr="00AE1F5D" w:rsidRDefault="0006190B" w:rsidP="007B4016">
      <w:pPr>
        <w:rPr>
          <w:sz w:val="24"/>
          <w:szCs w:val="24"/>
        </w:rPr>
      </w:pPr>
      <w:proofErr w:type="spellStart"/>
      <w:r w:rsidRPr="00AE1F5D">
        <w:rPr>
          <w:b/>
          <w:sz w:val="24"/>
          <w:szCs w:val="24"/>
        </w:rPr>
        <w:t>Supplementary</w:t>
      </w:r>
      <w:proofErr w:type="spellEnd"/>
      <w:r w:rsidRPr="00AE1F5D">
        <w:rPr>
          <w:b/>
          <w:sz w:val="24"/>
          <w:szCs w:val="24"/>
        </w:rPr>
        <w:t xml:space="preserve"> data </w:t>
      </w:r>
      <w:r w:rsidR="007B4016" w:rsidRPr="00AE1F5D">
        <w:rPr>
          <w:b/>
          <w:sz w:val="24"/>
          <w:szCs w:val="24"/>
        </w:rPr>
        <w:t>2</w:t>
      </w:r>
      <w:r w:rsidR="007B4016" w:rsidRPr="00AE1F5D">
        <w:rPr>
          <w:sz w:val="24"/>
          <w:szCs w:val="24"/>
        </w:rPr>
        <w:t xml:space="preserve"> : </w:t>
      </w:r>
      <w:proofErr w:type="spellStart"/>
      <w:r w:rsidR="007B4016" w:rsidRPr="00AE1F5D">
        <w:rPr>
          <w:sz w:val="24"/>
          <w:szCs w:val="24"/>
        </w:rPr>
        <w:t>individual</w:t>
      </w:r>
      <w:proofErr w:type="spellEnd"/>
      <w:r w:rsidR="007B4016" w:rsidRPr="00AE1F5D">
        <w:rPr>
          <w:sz w:val="24"/>
          <w:szCs w:val="24"/>
        </w:rPr>
        <w:t xml:space="preserve"> values of </w:t>
      </w:r>
      <w:proofErr w:type="spellStart"/>
      <w:r w:rsidR="007B4016" w:rsidRPr="00AE1F5D">
        <w:rPr>
          <w:sz w:val="24"/>
          <w:szCs w:val="24"/>
        </w:rPr>
        <w:t>pre</w:t>
      </w:r>
      <w:proofErr w:type="spellEnd"/>
      <w:r w:rsidR="007B4016" w:rsidRPr="00AE1F5D">
        <w:rPr>
          <w:sz w:val="24"/>
          <w:szCs w:val="24"/>
        </w:rPr>
        <w:t xml:space="preserve"> (D0) and post (D14) </w:t>
      </w:r>
      <w:proofErr w:type="spellStart"/>
      <w:r w:rsidR="007B4016" w:rsidRPr="00AE1F5D">
        <w:rPr>
          <w:sz w:val="24"/>
          <w:szCs w:val="24"/>
        </w:rPr>
        <w:t>treatment</w:t>
      </w:r>
      <w:proofErr w:type="spellEnd"/>
      <w:r w:rsidR="007B4016" w:rsidRPr="00AE1F5D">
        <w:rPr>
          <w:sz w:val="24"/>
          <w:szCs w:val="24"/>
        </w:rPr>
        <w:t xml:space="preserve"> and </w:t>
      </w:r>
      <w:proofErr w:type="spellStart"/>
      <w:r w:rsidR="007B4016" w:rsidRPr="00AE1F5D">
        <w:rPr>
          <w:sz w:val="24"/>
          <w:szCs w:val="24"/>
        </w:rPr>
        <w:t>eprinomectin</w:t>
      </w:r>
      <w:proofErr w:type="spellEnd"/>
      <w:r w:rsidR="007B4016" w:rsidRPr="00AE1F5D">
        <w:rPr>
          <w:sz w:val="24"/>
          <w:szCs w:val="24"/>
        </w:rPr>
        <w:t xml:space="preserve"> concentration (</w:t>
      </w:r>
      <w:proofErr w:type="spellStart"/>
      <w:r w:rsidR="007B4016" w:rsidRPr="00AE1F5D">
        <w:rPr>
          <w:sz w:val="24"/>
          <w:szCs w:val="24"/>
        </w:rPr>
        <w:t>ng</w:t>
      </w:r>
      <w:proofErr w:type="spellEnd"/>
      <w:r w:rsidR="007B4016" w:rsidRPr="00AE1F5D">
        <w:rPr>
          <w:sz w:val="24"/>
          <w:szCs w:val="24"/>
        </w:rPr>
        <w:t>/</w:t>
      </w:r>
      <w:proofErr w:type="spellStart"/>
      <w:r w:rsidR="007B4016" w:rsidRPr="00AE1F5D">
        <w:rPr>
          <w:sz w:val="24"/>
          <w:szCs w:val="24"/>
        </w:rPr>
        <w:t>mL</w:t>
      </w:r>
      <w:proofErr w:type="spellEnd"/>
      <w:r w:rsidR="007B4016" w:rsidRPr="00AE1F5D">
        <w:rPr>
          <w:sz w:val="24"/>
          <w:szCs w:val="24"/>
        </w:rPr>
        <w:t xml:space="preserve">), </w:t>
      </w:r>
      <w:proofErr w:type="spellStart"/>
      <w:r w:rsidR="007B4016" w:rsidRPr="00AE1F5D">
        <w:rPr>
          <w:sz w:val="24"/>
          <w:szCs w:val="24"/>
        </w:rPr>
        <w:t>sorted</w:t>
      </w:r>
      <w:proofErr w:type="spellEnd"/>
      <w:r w:rsidR="007B4016" w:rsidRPr="00AE1F5D">
        <w:rPr>
          <w:sz w:val="24"/>
          <w:szCs w:val="24"/>
        </w:rPr>
        <w:t xml:space="preserve"> by group.</w:t>
      </w:r>
    </w:p>
    <w:tbl>
      <w:tblPr>
        <w:tblW w:w="578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61"/>
        <w:gridCol w:w="1068"/>
        <w:gridCol w:w="939"/>
        <w:gridCol w:w="1061"/>
        <w:gridCol w:w="980"/>
        <w:gridCol w:w="980"/>
      </w:tblGrid>
      <w:tr w:rsidR="00AE1F5D" w:rsidRPr="00AE1F5D" w14:paraId="29049181" w14:textId="77777777" w:rsidTr="00EF02EC">
        <w:trPr>
          <w:trHeight w:val="20"/>
        </w:trPr>
        <w:tc>
          <w:tcPr>
            <w:tcW w:w="76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F16B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Farm</w:t>
            </w:r>
            <w:proofErr w:type="spellEnd"/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0858C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Formula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43B24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D0 FEC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1A0BC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D14 FEC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3AD6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EPN D2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06B6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EPN D5</w:t>
            </w:r>
          </w:p>
        </w:tc>
      </w:tr>
      <w:tr w:rsidR="00AE1F5D" w:rsidRPr="00AE1F5D" w14:paraId="129B8748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EC1DA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</w:t>
            </w:r>
          </w:p>
        </w:tc>
        <w:tc>
          <w:tcPr>
            <w:tcW w:w="106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FA6A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A3CE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550</w:t>
            </w:r>
          </w:p>
        </w:tc>
        <w:tc>
          <w:tcPr>
            <w:tcW w:w="106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0102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000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8DA5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D601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53A05FA0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1887B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DC0C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99A4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0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0D65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C5A3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DE53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6F526B7F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170BD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EE6E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D7A3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5AC2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4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164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2C37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0E3F7A88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F2E64A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9882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9809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8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6BF5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1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7B6D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E131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4336DD4D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C5BB8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7710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88C9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4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71FC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BE13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C3B2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3970FC7B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4B667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668A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ABE3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5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F359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8C3B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A259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71A6BFC8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2C05E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AAD2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1137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9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5CBA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5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36BD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CCF3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03A6CE82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84216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C052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EAE1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3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98B0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7BA9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D7F3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58FFC808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CFD10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50C4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3F15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0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EFE8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6A1F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4,7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0210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,31</w:t>
            </w:r>
          </w:p>
        </w:tc>
      </w:tr>
      <w:tr w:rsidR="00AE1F5D" w:rsidRPr="00AE1F5D" w14:paraId="7F0BD5B6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9C77A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674B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8E28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64E1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EE9C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5,8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A4E5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,19</w:t>
            </w:r>
          </w:p>
        </w:tc>
      </w:tr>
      <w:tr w:rsidR="00AE1F5D" w:rsidRPr="00AE1F5D" w14:paraId="0C914404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2A839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C44F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F4CD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4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2BC8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74F4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4,2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90E2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9,07</w:t>
            </w:r>
          </w:p>
        </w:tc>
      </w:tr>
      <w:tr w:rsidR="00AE1F5D" w:rsidRPr="00AE1F5D" w14:paraId="016CF317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B105D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FA17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3333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0BA0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D212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6,6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E2FC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,72</w:t>
            </w:r>
          </w:p>
        </w:tc>
      </w:tr>
      <w:tr w:rsidR="00AE1F5D" w:rsidRPr="00AE1F5D" w14:paraId="468D4A9B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6797E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FC33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0341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6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B823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0523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4,3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F3C6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8,70</w:t>
            </w:r>
          </w:p>
        </w:tc>
      </w:tr>
      <w:tr w:rsidR="00AE1F5D" w:rsidRPr="00AE1F5D" w14:paraId="23AB3B12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3FA92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079D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F464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7364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B307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5,6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029A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,22</w:t>
            </w:r>
          </w:p>
        </w:tc>
      </w:tr>
      <w:tr w:rsidR="00AE1F5D" w:rsidRPr="00AE1F5D" w14:paraId="253A0229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5F2FC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7986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E356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4958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92A5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0,6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A44B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,43</w:t>
            </w:r>
          </w:p>
        </w:tc>
      </w:tr>
      <w:tr w:rsidR="00AE1F5D" w:rsidRPr="00AE1F5D" w14:paraId="464D931E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199DD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88B4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72F98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1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BA3B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5282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4,9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25D9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,41</w:t>
            </w:r>
          </w:p>
        </w:tc>
      </w:tr>
      <w:tr w:rsidR="00AE1F5D" w:rsidRPr="00AE1F5D" w14:paraId="1E12AB80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1CC41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591B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4B50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9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0F42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3619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7,7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4E85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,74</w:t>
            </w:r>
          </w:p>
        </w:tc>
      </w:tr>
      <w:tr w:rsidR="00AE1F5D" w:rsidRPr="00AE1F5D" w14:paraId="7F7B5156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A0911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ABA8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28F5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72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2666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E8CA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5,9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6AE5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,66</w:t>
            </w:r>
          </w:p>
        </w:tc>
      </w:tr>
      <w:tr w:rsidR="00AE1F5D" w:rsidRPr="00AE1F5D" w14:paraId="460C5D74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C5BAF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623C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6CBD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3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7462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A5B5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5,7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E31E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,50</w:t>
            </w:r>
          </w:p>
        </w:tc>
      </w:tr>
      <w:tr w:rsidR="00AE1F5D" w:rsidRPr="00AE1F5D" w14:paraId="0584C9FB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A0760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9DEB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2017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E731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1284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,3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3AC4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93</w:t>
            </w:r>
          </w:p>
        </w:tc>
      </w:tr>
      <w:tr w:rsidR="00AE1F5D" w:rsidRPr="00AE1F5D" w14:paraId="0D36747F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55FC6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8149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B6AC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6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D3B4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7CF9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3,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286B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90</w:t>
            </w:r>
          </w:p>
        </w:tc>
      </w:tr>
      <w:tr w:rsidR="00AE1F5D" w:rsidRPr="00AE1F5D" w14:paraId="0001FEB1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FDC16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B41C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7975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8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6680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0E86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3,7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14CF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71</w:t>
            </w:r>
          </w:p>
        </w:tc>
      </w:tr>
      <w:tr w:rsidR="00AE1F5D" w:rsidRPr="00AE1F5D" w14:paraId="36780DC2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47BCE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E6DD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7ECC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35FD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FA06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2,5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87FB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84</w:t>
            </w:r>
          </w:p>
        </w:tc>
      </w:tr>
      <w:tr w:rsidR="00AE1F5D" w:rsidRPr="00AE1F5D" w14:paraId="787DAF19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49E7F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151D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E826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E3BB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64E4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3,6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4B48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45</w:t>
            </w:r>
          </w:p>
        </w:tc>
      </w:tr>
      <w:tr w:rsidR="00AE1F5D" w:rsidRPr="00AE1F5D" w14:paraId="131E06F0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3440D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664D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755D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4C26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2536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,5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5EDB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52</w:t>
            </w:r>
          </w:p>
        </w:tc>
      </w:tr>
      <w:tr w:rsidR="00AE1F5D" w:rsidRPr="00AE1F5D" w14:paraId="2341885E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CDD2A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D3BA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6FDC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8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32A1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289E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,7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20D3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66</w:t>
            </w:r>
          </w:p>
        </w:tc>
      </w:tr>
      <w:tr w:rsidR="00AE1F5D" w:rsidRPr="00AE1F5D" w14:paraId="0223A617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93705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08F7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D6BA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1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6C26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CA4D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3,7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C812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56</w:t>
            </w:r>
          </w:p>
        </w:tc>
      </w:tr>
      <w:tr w:rsidR="00AE1F5D" w:rsidRPr="00AE1F5D" w14:paraId="0FCF9953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769A4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C95A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595F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300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7C37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00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324D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4,07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9402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62</w:t>
            </w:r>
          </w:p>
        </w:tc>
      </w:tr>
      <w:tr w:rsidR="00AE1F5D" w:rsidRPr="00AE1F5D" w14:paraId="1153FF03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9C79E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BB04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71A6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50</w:t>
            </w:r>
          </w:p>
        </w:tc>
        <w:tc>
          <w:tcPr>
            <w:tcW w:w="106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D474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512E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33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4635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42</w:t>
            </w:r>
          </w:p>
        </w:tc>
      </w:tr>
      <w:tr w:rsidR="00AE1F5D" w:rsidRPr="00AE1F5D" w14:paraId="371BE94F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AD9F9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9150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872C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2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80FD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472E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6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848C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00</w:t>
            </w:r>
          </w:p>
        </w:tc>
      </w:tr>
      <w:tr w:rsidR="00AE1F5D" w:rsidRPr="00AE1F5D" w14:paraId="357EB120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24368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0C01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67EA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8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6E63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B133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4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CFE2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25</w:t>
            </w:r>
          </w:p>
        </w:tc>
      </w:tr>
      <w:tr w:rsidR="00AE1F5D" w:rsidRPr="00AE1F5D" w14:paraId="5EF62250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DF0BD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973E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F43D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1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9BB4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9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1C95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8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6CE5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05</w:t>
            </w:r>
          </w:p>
        </w:tc>
      </w:tr>
      <w:tr w:rsidR="00AE1F5D" w:rsidRPr="00AE1F5D" w14:paraId="5BE61FDB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F40F0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B03E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201D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DB38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C354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,8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3CCD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,41</w:t>
            </w:r>
          </w:p>
        </w:tc>
      </w:tr>
      <w:tr w:rsidR="00AE1F5D" w:rsidRPr="00AE1F5D" w14:paraId="077CA2CB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106E7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2866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C4B3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9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E05E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513A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,3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F07D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,32</w:t>
            </w:r>
          </w:p>
        </w:tc>
      </w:tr>
      <w:tr w:rsidR="00AE1F5D" w:rsidRPr="00AE1F5D" w14:paraId="5CFFFF32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DF793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F943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6360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4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3BD4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0334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2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B8A9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23</w:t>
            </w:r>
          </w:p>
        </w:tc>
      </w:tr>
      <w:tr w:rsidR="00AE1F5D" w:rsidRPr="00AE1F5D" w14:paraId="4D8768EF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E112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600C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7CD4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5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BA6A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4A6B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7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D6D5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48</w:t>
            </w:r>
          </w:p>
        </w:tc>
      </w:tr>
      <w:tr w:rsidR="00AE1F5D" w:rsidRPr="00AE1F5D" w14:paraId="2F62D283" w14:textId="77777777" w:rsidTr="00EF02EC">
        <w:trPr>
          <w:trHeight w:val="20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16E9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D7C6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AC04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7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E5DF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7E39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3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1D77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35</w:t>
            </w:r>
          </w:p>
        </w:tc>
      </w:tr>
    </w:tbl>
    <w:p w14:paraId="43B7D5BE" w14:textId="7E8FA6BF" w:rsidR="00444996" w:rsidRPr="00AE1F5D" w:rsidRDefault="00444996" w:rsidP="007B4016">
      <w:pPr>
        <w:rPr>
          <w:sz w:val="24"/>
          <w:szCs w:val="24"/>
        </w:rPr>
      </w:pPr>
    </w:p>
    <w:p w14:paraId="67FCED96" w14:textId="6D338B9A" w:rsidR="00444996" w:rsidRPr="00AE1F5D" w:rsidRDefault="00444996" w:rsidP="007B4016">
      <w:pPr>
        <w:rPr>
          <w:sz w:val="24"/>
          <w:szCs w:val="24"/>
        </w:rPr>
      </w:pPr>
    </w:p>
    <w:p w14:paraId="6D7F734D" w14:textId="77777777" w:rsidR="00444996" w:rsidRPr="00AE1F5D" w:rsidRDefault="00444996" w:rsidP="007B4016">
      <w:pPr>
        <w:rPr>
          <w:sz w:val="24"/>
          <w:szCs w:val="24"/>
        </w:rPr>
      </w:pPr>
    </w:p>
    <w:p w14:paraId="76CE65FE" w14:textId="77777777" w:rsidR="00AE1F5D" w:rsidRDefault="00AE1F5D">
      <w:pPr>
        <w:rPr>
          <w:b/>
          <w:sz w:val="24"/>
          <w:szCs w:val="24"/>
        </w:rPr>
      </w:pPr>
      <w:r>
        <w:rPr>
          <w:b/>
          <w:sz w:val="24"/>
          <w:szCs w:val="24"/>
        </w:rPr>
        <w:lastRenderedPageBreak/>
        <w:br w:type="page"/>
      </w:r>
    </w:p>
    <w:p w14:paraId="50EFE168" w14:textId="3FD2031E" w:rsidR="00863275" w:rsidRPr="00AE1F5D" w:rsidRDefault="0006190B" w:rsidP="00863275">
      <w:pPr>
        <w:rPr>
          <w:sz w:val="24"/>
          <w:szCs w:val="24"/>
        </w:rPr>
      </w:pPr>
      <w:proofErr w:type="spellStart"/>
      <w:r w:rsidRPr="00AE1F5D">
        <w:rPr>
          <w:b/>
          <w:sz w:val="24"/>
          <w:szCs w:val="24"/>
        </w:rPr>
        <w:t>Supplementary</w:t>
      </w:r>
      <w:proofErr w:type="spellEnd"/>
      <w:r w:rsidRPr="00AE1F5D">
        <w:rPr>
          <w:b/>
          <w:sz w:val="24"/>
          <w:szCs w:val="24"/>
        </w:rPr>
        <w:t xml:space="preserve"> data </w:t>
      </w:r>
      <w:proofErr w:type="gramStart"/>
      <w:r w:rsidRPr="00AE1F5D">
        <w:rPr>
          <w:b/>
          <w:sz w:val="24"/>
          <w:szCs w:val="24"/>
        </w:rPr>
        <w:t>3</w:t>
      </w:r>
      <w:r w:rsidR="00863275" w:rsidRPr="00AE1F5D">
        <w:rPr>
          <w:sz w:val="24"/>
          <w:szCs w:val="24"/>
        </w:rPr>
        <w:t>:</w:t>
      </w:r>
      <w:proofErr w:type="gramEnd"/>
      <w:r w:rsidR="00863275" w:rsidRPr="00AE1F5D">
        <w:rPr>
          <w:sz w:val="24"/>
          <w:szCs w:val="24"/>
        </w:rPr>
        <w:t xml:space="preserve"> </w:t>
      </w:r>
      <w:proofErr w:type="spellStart"/>
      <w:r w:rsidR="00863275" w:rsidRPr="00AE1F5D">
        <w:rPr>
          <w:sz w:val="24"/>
          <w:szCs w:val="24"/>
        </w:rPr>
        <w:t>individual</w:t>
      </w:r>
      <w:proofErr w:type="spellEnd"/>
      <w:r w:rsidR="00863275" w:rsidRPr="00AE1F5D">
        <w:rPr>
          <w:sz w:val="24"/>
          <w:szCs w:val="24"/>
        </w:rPr>
        <w:t xml:space="preserve"> values of </w:t>
      </w:r>
      <w:proofErr w:type="spellStart"/>
      <w:r w:rsidR="00863275" w:rsidRPr="00AE1F5D">
        <w:rPr>
          <w:sz w:val="24"/>
          <w:szCs w:val="24"/>
        </w:rPr>
        <w:t>pre</w:t>
      </w:r>
      <w:proofErr w:type="spellEnd"/>
      <w:r w:rsidR="00863275" w:rsidRPr="00AE1F5D">
        <w:rPr>
          <w:sz w:val="24"/>
          <w:szCs w:val="24"/>
        </w:rPr>
        <w:t xml:space="preserve"> (D0) and post (D14) </w:t>
      </w:r>
      <w:proofErr w:type="spellStart"/>
      <w:r w:rsidR="00863275" w:rsidRPr="00AE1F5D">
        <w:rPr>
          <w:sz w:val="24"/>
          <w:szCs w:val="24"/>
        </w:rPr>
        <w:t>treatment</w:t>
      </w:r>
      <w:proofErr w:type="spellEnd"/>
      <w:r w:rsidR="00863275" w:rsidRPr="00AE1F5D">
        <w:rPr>
          <w:sz w:val="24"/>
          <w:szCs w:val="24"/>
        </w:rPr>
        <w:t xml:space="preserve"> and </w:t>
      </w:r>
      <w:proofErr w:type="spellStart"/>
      <w:r w:rsidR="00863275" w:rsidRPr="00AE1F5D">
        <w:rPr>
          <w:sz w:val="24"/>
          <w:szCs w:val="24"/>
        </w:rPr>
        <w:t>eprinomectin</w:t>
      </w:r>
      <w:proofErr w:type="spellEnd"/>
      <w:r w:rsidR="00863275" w:rsidRPr="00AE1F5D">
        <w:rPr>
          <w:sz w:val="24"/>
          <w:szCs w:val="24"/>
        </w:rPr>
        <w:t xml:space="preserve"> concentration (</w:t>
      </w:r>
      <w:proofErr w:type="spellStart"/>
      <w:r w:rsidR="00863275" w:rsidRPr="00AE1F5D">
        <w:rPr>
          <w:sz w:val="24"/>
          <w:szCs w:val="24"/>
        </w:rPr>
        <w:t>ng</w:t>
      </w:r>
      <w:proofErr w:type="spellEnd"/>
      <w:r w:rsidR="00863275" w:rsidRPr="00AE1F5D">
        <w:rPr>
          <w:sz w:val="24"/>
          <w:szCs w:val="24"/>
        </w:rPr>
        <w:t>/</w:t>
      </w:r>
      <w:proofErr w:type="spellStart"/>
      <w:r w:rsidR="00863275" w:rsidRPr="00AE1F5D">
        <w:rPr>
          <w:sz w:val="24"/>
          <w:szCs w:val="24"/>
        </w:rPr>
        <w:t>mL</w:t>
      </w:r>
      <w:proofErr w:type="spellEnd"/>
      <w:r w:rsidR="00863275" w:rsidRPr="00AE1F5D">
        <w:rPr>
          <w:sz w:val="24"/>
          <w:szCs w:val="24"/>
        </w:rPr>
        <w:t xml:space="preserve">), </w:t>
      </w:r>
      <w:proofErr w:type="spellStart"/>
      <w:r w:rsidR="00863275" w:rsidRPr="00AE1F5D">
        <w:rPr>
          <w:sz w:val="24"/>
          <w:szCs w:val="24"/>
        </w:rPr>
        <w:t>sorted</w:t>
      </w:r>
      <w:proofErr w:type="spellEnd"/>
      <w:r w:rsidR="00863275" w:rsidRPr="00AE1F5D">
        <w:rPr>
          <w:sz w:val="24"/>
          <w:szCs w:val="24"/>
        </w:rPr>
        <w:t xml:space="preserve"> by group.</w:t>
      </w:r>
    </w:p>
    <w:tbl>
      <w:tblPr>
        <w:tblW w:w="578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61"/>
        <w:gridCol w:w="1068"/>
        <w:gridCol w:w="939"/>
        <w:gridCol w:w="1061"/>
        <w:gridCol w:w="980"/>
        <w:gridCol w:w="980"/>
      </w:tblGrid>
      <w:tr w:rsidR="00AE1F5D" w:rsidRPr="00AE1F5D" w14:paraId="4F7DC475" w14:textId="77777777" w:rsidTr="00EF02EC">
        <w:trPr>
          <w:trHeight w:val="170"/>
        </w:trPr>
        <w:tc>
          <w:tcPr>
            <w:tcW w:w="76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9D8F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Farm</w:t>
            </w:r>
            <w:proofErr w:type="spellEnd"/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64C53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Formula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ED6CE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D0 FEC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78733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D14 FEC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840B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EPN D2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7C0D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EPN D5</w:t>
            </w:r>
          </w:p>
        </w:tc>
      </w:tr>
      <w:tr w:rsidR="00AE1F5D" w:rsidRPr="00AE1F5D" w14:paraId="27067E1A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699DE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</w:t>
            </w:r>
          </w:p>
        </w:tc>
        <w:tc>
          <w:tcPr>
            <w:tcW w:w="106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9998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500D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550</w:t>
            </w:r>
          </w:p>
        </w:tc>
        <w:tc>
          <w:tcPr>
            <w:tcW w:w="106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DA4D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250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9FEE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40D1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2BB7244E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06A03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FC24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C87F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9D43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F43F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FD3A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70BD12E1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88321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B44B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7A4A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5614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1D83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1177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2DA008E1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A30DC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129C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CD0E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6C91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E5B4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0119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0F75A504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16199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A1DD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6E93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DBA5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2BA3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F315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2233AA20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8310B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E3B6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8BD8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C7E7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BCC6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D885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7860CD49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25C87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4726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668B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CC36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1D8E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A16F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51F7629C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06082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31FC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7439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84B6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2532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D3F7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3C02A4B8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ED9FC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D4DD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F50C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9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9991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3AC5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6CE3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21F736CD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60747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1FFD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1AFA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C88D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B4F0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,3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41AD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,45</w:t>
            </w:r>
          </w:p>
        </w:tc>
      </w:tr>
      <w:tr w:rsidR="00AE1F5D" w:rsidRPr="00AE1F5D" w14:paraId="3099C15C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E17E3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728E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8B35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48B0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7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7ADD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8,3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5FB6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3,41</w:t>
            </w:r>
          </w:p>
        </w:tc>
      </w:tr>
      <w:tr w:rsidR="00AE1F5D" w:rsidRPr="00AE1F5D" w14:paraId="7C408F85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BA956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C039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265F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6D76D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5CB7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,25*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C2DA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9,96</w:t>
            </w:r>
          </w:p>
        </w:tc>
      </w:tr>
      <w:tr w:rsidR="00AE1F5D" w:rsidRPr="00AE1F5D" w14:paraId="1B0BFC9C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EED6E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7889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F53A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92F3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5535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,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BA5F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,22</w:t>
            </w:r>
          </w:p>
        </w:tc>
      </w:tr>
      <w:tr w:rsidR="00AE1F5D" w:rsidRPr="00AE1F5D" w14:paraId="77DBDAEC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69F8D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3A48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B099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B8AC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87CA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6,4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272D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,61</w:t>
            </w:r>
          </w:p>
        </w:tc>
      </w:tr>
      <w:tr w:rsidR="00AE1F5D" w:rsidRPr="00AE1F5D" w14:paraId="2215AD6B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A7A82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AA0E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C537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A5B3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9164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,9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98E5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89</w:t>
            </w:r>
          </w:p>
        </w:tc>
      </w:tr>
      <w:tr w:rsidR="00AE1F5D" w:rsidRPr="00AE1F5D" w14:paraId="2885FC26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A9C3E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8BD1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B92B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780F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C714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8,5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39FC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,73</w:t>
            </w:r>
          </w:p>
        </w:tc>
      </w:tr>
      <w:tr w:rsidR="00AE1F5D" w:rsidRPr="00AE1F5D" w14:paraId="3503AAE2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709A2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95EC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694D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A040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A6D2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,5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9F90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13</w:t>
            </w:r>
          </w:p>
        </w:tc>
      </w:tr>
      <w:tr w:rsidR="00AE1F5D" w:rsidRPr="00AE1F5D" w14:paraId="37619A02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F670E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184D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0FBA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7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2F23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9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2D27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,6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0F8B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,28</w:t>
            </w:r>
          </w:p>
        </w:tc>
      </w:tr>
      <w:tr w:rsidR="00AE1F5D" w:rsidRPr="00AE1F5D" w14:paraId="56AF759A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E144C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D6BB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A4FF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A22E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8C00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3,8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C499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9,22</w:t>
            </w:r>
          </w:p>
        </w:tc>
      </w:tr>
      <w:tr w:rsidR="00AE1F5D" w:rsidRPr="00AE1F5D" w14:paraId="3F710B99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F6FAF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C652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0E46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5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62FF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5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AB83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2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A440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83</w:t>
            </w:r>
          </w:p>
        </w:tc>
      </w:tr>
      <w:tr w:rsidR="00AE1F5D" w:rsidRPr="00AE1F5D" w14:paraId="3A56BC41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6CFDC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11E9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031E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9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6F54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BC15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9,2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5E53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85</w:t>
            </w:r>
          </w:p>
        </w:tc>
      </w:tr>
      <w:tr w:rsidR="00AE1F5D" w:rsidRPr="00AE1F5D" w14:paraId="0EB2CC5C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0E494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DC8D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FFB4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8FFE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7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E4AF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,5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DA2F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83</w:t>
            </w:r>
          </w:p>
        </w:tc>
      </w:tr>
      <w:tr w:rsidR="00AE1F5D" w:rsidRPr="00AE1F5D" w14:paraId="0D424F37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68FFB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E879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5A6E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15C2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8919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,4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636D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48</w:t>
            </w:r>
          </w:p>
        </w:tc>
      </w:tr>
      <w:tr w:rsidR="00AE1F5D" w:rsidRPr="00AE1F5D" w14:paraId="37A75587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5AF8C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C5B0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D458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9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237E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1727D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5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FCF7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17</w:t>
            </w:r>
          </w:p>
        </w:tc>
      </w:tr>
      <w:tr w:rsidR="00AE1F5D" w:rsidRPr="00AE1F5D" w14:paraId="1AFEAED9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8DAF2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44F3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051B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AC32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E77F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,8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CA6F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08</w:t>
            </w:r>
          </w:p>
        </w:tc>
      </w:tr>
      <w:tr w:rsidR="00AE1F5D" w:rsidRPr="00AE1F5D" w14:paraId="5E833FA8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66F22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23CF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908B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F8D6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F674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1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8F81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35</w:t>
            </w:r>
          </w:p>
        </w:tc>
      </w:tr>
      <w:tr w:rsidR="00AE1F5D" w:rsidRPr="00AE1F5D" w14:paraId="4E28FE04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E090A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DABE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7E2A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6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E190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6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3C40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6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495E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64</w:t>
            </w:r>
          </w:p>
        </w:tc>
      </w:tr>
      <w:tr w:rsidR="00AE1F5D" w:rsidRPr="00AE1F5D" w14:paraId="6D5FE4B3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5B39A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7CDC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CF81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5A2A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50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4DD1E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,73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9B6A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24</w:t>
            </w:r>
          </w:p>
        </w:tc>
      </w:tr>
      <w:tr w:rsidR="00AE1F5D" w:rsidRPr="00AE1F5D" w14:paraId="5B89F32F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5994C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6AC3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A596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150</w:t>
            </w:r>
          </w:p>
        </w:tc>
        <w:tc>
          <w:tcPr>
            <w:tcW w:w="106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4BBE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0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A687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23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5556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,31</w:t>
            </w:r>
          </w:p>
        </w:tc>
      </w:tr>
      <w:tr w:rsidR="00AE1F5D" w:rsidRPr="00AE1F5D" w14:paraId="339AD88B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336B4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66F0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F59D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7047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253B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,19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3810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83</w:t>
            </w:r>
          </w:p>
        </w:tc>
      </w:tr>
      <w:tr w:rsidR="00AE1F5D" w:rsidRPr="00AE1F5D" w14:paraId="78CDDD83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21A0C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E181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04E5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9CA1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B1C4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9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827D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21</w:t>
            </w:r>
          </w:p>
        </w:tc>
      </w:tr>
      <w:tr w:rsidR="00AE1F5D" w:rsidRPr="00AE1F5D" w14:paraId="7433AC5F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7EC72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67CA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8BEB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9B7E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17DB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1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1FE4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22</w:t>
            </w:r>
          </w:p>
        </w:tc>
      </w:tr>
      <w:tr w:rsidR="00AE1F5D" w:rsidRPr="00AE1F5D" w14:paraId="7373CD90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8B184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F22A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0DA0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8057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6B3C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8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B6AF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56</w:t>
            </w:r>
          </w:p>
        </w:tc>
      </w:tr>
      <w:tr w:rsidR="00AE1F5D" w:rsidRPr="00AE1F5D" w14:paraId="16953350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1F7DC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E982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FD2D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8E85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6F23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7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78EF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,37</w:t>
            </w:r>
          </w:p>
        </w:tc>
      </w:tr>
      <w:tr w:rsidR="00AE1F5D" w:rsidRPr="00AE1F5D" w14:paraId="007C247B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E4EC3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092B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9445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7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F402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CF8C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1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FBCD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56</w:t>
            </w:r>
          </w:p>
        </w:tc>
      </w:tr>
      <w:tr w:rsidR="00AE1F5D" w:rsidRPr="00AE1F5D" w14:paraId="18E3D02D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021C8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CB7B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1E14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BE79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139D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9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3E13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54</w:t>
            </w:r>
          </w:p>
        </w:tc>
      </w:tr>
      <w:tr w:rsidR="00AE1F5D" w:rsidRPr="00AE1F5D" w14:paraId="0B964F8F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6160D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8EA6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5710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3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DB37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8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AD69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2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72A1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58</w:t>
            </w:r>
          </w:p>
        </w:tc>
      </w:tr>
      <w:tr w:rsidR="00AE1F5D" w:rsidRPr="00AE1F5D" w14:paraId="2D40FBAF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6D1F4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14F8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5291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2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5330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3D39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5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8E9D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78</w:t>
            </w:r>
          </w:p>
        </w:tc>
      </w:tr>
    </w:tbl>
    <w:p w14:paraId="31421594" w14:textId="4F4289E2" w:rsidR="00C617CC" w:rsidRPr="00AE1F5D" w:rsidRDefault="00C617CC" w:rsidP="00863275">
      <w:pPr>
        <w:rPr>
          <w:sz w:val="24"/>
          <w:szCs w:val="24"/>
        </w:rPr>
      </w:pPr>
    </w:p>
    <w:p w14:paraId="173AEA47" w14:textId="77777777" w:rsidR="00AE1F5D" w:rsidRDefault="00AE1F5D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022B0AE9" w14:textId="4A3A749E" w:rsidR="00D30CFC" w:rsidRDefault="0006190B" w:rsidP="00D30CFC">
      <w:pPr>
        <w:rPr>
          <w:sz w:val="24"/>
          <w:szCs w:val="24"/>
        </w:rPr>
      </w:pPr>
      <w:proofErr w:type="spellStart"/>
      <w:r w:rsidRPr="00AE1F5D">
        <w:rPr>
          <w:b/>
          <w:sz w:val="24"/>
          <w:szCs w:val="24"/>
        </w:rPr>
        <w:t>Supplementary</w:t>
      </w:r>
      <w:proofErr w:type="spellEnd"/>
      <w:r w:rsidRPr="00AE1F5D">
        <w:rPr>
          <w:b/>
          <w:sz w:val="24"/>
          <w:szCs w:val="24"/>
        </w:rPr>
        <w:t xml:space="preserve"> data </w:t>
      </w:r>
      <w:proofErr w:type="gramStart"/>
      <w:r w:rsidR="00D30CFC" w:rsidRPr="00AE1F5D">
        <w:rPr>
          <w:b/>
          <w:sz w:val="24"/>
          <w:szCs w:val="24"/>
        </w:rPr>
        <w:t>4</w:t>
      </w:r>
      <w:r w:rsidR="00D30CFC" w:rsidRPr="00AE1F5D">
        <w:rPr>
          <w:sz w:val="24"/>
          <w:szCs w:val="24"/>
        </w:rPr>
        <w:t>:</w:t>
      </w:r>
      <w:proofErr w:type="gramEnd"/>
      <w:r w:rsidR="00D30CFC" w:rsidRPr="00AE1F5D">
        <w:rPr>
          <w:sz w:val="24"/>
          <w:szCs w:val="24"/>
        </w:rPr>
        <w:t xml:space="preserve"> </w:t>
      </w:r>
      <w:proofErr w:type="spellStart"/>
      <w:r w:rsidR="00D30CFC" w:rsidRPr="00AE1F5D">
        <w:rPr>
          <w:sz w:val="24"/>
          <w:szCs w:val="24"/>
        </w:rPr>
        <w:t>individual</w:t>
      </w:r>
      <w:proofErr w:type="spellEnd"/>
      <w:r w:rsidR="00D30CFC" w:rsidRPr="00AE1F5D">
        <w:rPr>
          <w:sz w:val="24"/>
          <w:szCs w:val="24"/>
        </w:rPr>
        <w:t xml:space="preserve"> values of </w:t>
      </w:r>
      <w:proofErr w:type="spellStart"/>
      <w:r w:rsidR="00D30CFC" w:rsidRPr="00AE1F5D">
        <w:rPr>
          <w:sz w:val="24"/>
          <w:szCs w:val="24"/>
        </w:rPr>
        <w:t>pre</w:t>
      </w:r>
      <w:proofErr w:type="spellEnd"/>
      <w:r w:rsidR="00D30CFC" w:rsidRPr="00AE1F5D">
        <w:rPr>
          <w:sz w:val="24"/>
          <w:szCs w:val="24"/>
        </w:rPr>
        <w:t xml:space="preserve"> (D0) and post (D14) </w:t>
      </w:r>
      <w:proofErr w:type="spellStart"/>
      <w:r w:rsidR="00D30CFC" w:rsidRPr="00AE1F5D">
        <w:rPr>
          <w:sz w:val="24"/>
          <w:szCs w:val="24"/>
        </w:rPr>
        <w:t>treatment</w:t>
      </w:r>
      <w:proofErr w:type="spellEnd"/>
      <w:r w:rsidR="00D30CFC" w:rsidRPr="00AE1F5D">
        <w:rPr>
          <w:sz w:val="24"/>
          <w:szCs w:val="24"/>
        </w:rPr>
        <w:t xml:space="preserve"> and </w:t>
      </w:r>
      <w:proofErr w:type="spellStart"/>
      <w:r w:rsidR="00D30CFC" w:rsidRPr="00AE1F5D">
        <w:rPr>
          <w:sz w:val="24"/>
          <w:szCs w:val="24"/>
        </w:rPr>
        <w:t>eprinomectin</w:t>
      </w:r>
      <w:proofErr w:type="spellEnd"/>
      <w:r w:rsidR="00D30CFC" w:rsidRPr="00AE1F5D">
        <w:rPr>
          <w:sz w:val="24"/>
          <w:szCs w:val="24"/>
        </w:rPr>
        <w:t xml:space="preserve"> concentration (</w:t>
      </w:r>
      <w:proofErr w:type="spellStart"/>
      <w:r w:rsidR="00D30CFC" w:rsidRPr="00AE1F5D">
        <w:rPr>
          <w:sz w:val="24"/>
          <w:szCs w:val="24"/>
        </w:rPr>
        <w:t>ng</w:t>
      </w:r>
      <w:proofErr w:type="spellEnd"/>
      <w:r w:rsidR="00D30CFC" w:rsidRPr="00AE1F5D">
        <w:rPr>
          <w:sz w:val="24"/>
          <w:szCs w:val="24"/>
        </w:rPr>
        <w:t>/</w:t>
      </w:r>
      <w:proofErr w:type="spellStart"/>
      <w:r w:rsidR="00D30CFC" w:rsidRPr="00AE1F5D">
        <w:rPr>
          <w:sz w:val="24"/>
          <w:szCs w:val="24"/>
        </w:rPr>
        <w:t>mL</w:t>
      </w:r>
      <w:proofErr w:type="spellEnd"/>
      <w:r w:rsidR="00D30CFC" w:rsidRPr="00AE1F5D">
        <w:rPr>
          <w:sz w:val="24"/>
          <w:szCs w:val="24"/>
        </w:rPr>
        <w:t xml:space="preserve">), </w:t>
      </w:r>
      <w:proofErr w:type="spellStart"/>
      <w:r w:rsidR="00D30CFC" w:rsidRPr="00AE1F5D">
        <w:rPr>
          <w:sz w:val="24"/>
          <w:szCs w:val="24"/>
        </w:rPr>
        <w:t>sorted</w:t>
      </w:r>
      <w:proofErr w:type="spellEnd"/>
      <w:r w:rsidR="00D30CFC" w:rsidRPr="00AE1F5D">
        <w:rPr>
          <w:sz w:val="24"/>
          <w:szCs w:val="24"/>
        </w:rPr>
        <w:t xml:space="preserve"> by group.</w:t>
      </w:r>
    </w:p>
    <w:tbl>
      <w:tblPr>
        <w:tblW w:w="578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61"/>
        <w:gridCol w:w="1068"/>
        <w:gridCol w:w="939"/>
        <w:gridCol w:w="1061"/>
        <w:gridCol w:w="980"/>
        <w:gridCol w:w="980"/>
      </w:tblGrid>
      <w:tr w:rsidR="00AE1F5D" w:rsidRPr="00AE1F5D" w14:paraId="787FC506" w14:textId="77777777" w:rsidTr="00EF02EC">
        <w:trPr>
          <w:trHeight w:val="170"/>
        </w:trPr>
        <w:tc>
          <w:tcPr>
            <w:tcW w:w="76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C8F2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Farm</w:t>
            </w:r>
            <w:proofErr w:type="spellEnd"/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BC3BF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Formula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5504B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D0 FEC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A2AAB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D14 FEC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CC85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EPN D2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F580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EPN D5</w:t>
            </w:r>
          </w:p>
        </w:tc>
      </w:tr>
      <w:tr w:rsidR="00AE1F5D" w:rsidRPr="00AE1F5D" w14:paraId="2D9B7E1A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66CE4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</w:t>
            </w:r>
          </w:p>
        </w:tc>
        <w:tc>
          <w:tcPr>
            <w:tcW w:w="106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C4E7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A99F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106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2AE0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50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ABC4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4B33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58131B09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16584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04A0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4B68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5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C080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DC9D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5254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0238576D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0FBBD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668D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0B83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864D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212F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DFBF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5C7857EB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EAD84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36E4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A9C0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039D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6E42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AEB0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717D12B1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1B86D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CF03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80D7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8D9B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4C1E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0A4B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5725BB75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3124D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1F38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78C6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244E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9301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6158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0DD6F181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54D4C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335A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D0CD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8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3A75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8B19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2C68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734271C8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B87C8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4B3B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E2AF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8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3699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6F5F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3,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5CC7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,18</w:t>
            </w:r>
          </w:p>
        </w:tc>
      </w:tr>
      <w:tr w:rsidR="00AE1F5D" w:rsidRPr="00AE1F5D" w14:paraId="32A498B2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40376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59EC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A35F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59C4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9FFB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9,6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36C0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4,67</w:t>
            </w:r>
          </w:p>
        </w:tc>
      </w:tr>
      <w:tr w:rsidR="00AE1F5D" w:rsidRPr="00AE1F5D" w14:paraId="71545CD8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2AF11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312A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063D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4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4208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FBB1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9,4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882F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,12</w:t>
            </w:r>
          </w:p>
        </w:tc>
      </w:tr>
      <w:tr w:rsidR="00AE1F5D" w:rsidRPr="00AE1F5D" w14:paraId="776663D2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ACFFE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A112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FC7E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3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4A32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354B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9,5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6235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7,67</w:t>
            </w:r>
          </w:p>
        </w:tc>
      </w:tr>
      <w:tr w:rsidR="00AE1F5D" w:rsidRPr="00AE1F5D" w14:paraId="52C6DCB8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0575E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4702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FCBE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5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D61A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871F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7,2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8642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,77</w:t>
            </w:r>
          </w:p>
        </w:tc>
      </w:tr>
      <w:tr w:rsidR="00AE1F5D" w:rsidRPr="00AE1F5D" w14:paraId="56AD6937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E73A8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7D4B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749E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B781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ADB4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9,9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B133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3,57</w:t>
            </w:r>
          </w:p>
        </w:tc>
      </w:tr>
      <w:tr w:rsidR="00AE1F5D" w:rsidRPr="00AE1F5D" w14:paraId="7D280DDF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A5851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B068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525A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1761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D4B9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2,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8DE6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,62</w:t>
            </w:r>
          </w:p>
        </w:tc>
      </w:tr>
      <w:tr w:rsidR="00AE1F5D" w:rsidRPr="00AE1F5D" w14:paraId="0BBDD8F2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90DAA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DEAB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2D5B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D6F6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866F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7,6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1E3D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,11</w:t>
            </w:r>
          </w:p>
        </w:tc>
      </w:tr>
      <w:tr w:rsidR="00AE1F5D" w:rsidRPr="00AE1F5D" w14:paraId="32E0D24F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86461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F940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E087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0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77AB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CD01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,7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8195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83</w:t>
            </w:r>
          </w:p>
        </w:tc>
      </w:tr>
      <w:tr w:rsidR="00AE1F5D" w:rsidRPr="00AE1F5D" w14:paraId="2FE7CAC5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0E0E9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13E0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5AE9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8CAF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EA72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5,1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FDCD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16</w:t>
            </w:r>
          </w:p>
        </w:tc>
      </w:tr>
      <w:tr w:rsidR="00AE1F5D" w:rsidRPr="00AE1F5D" w14:paraId="578355ED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AB6EA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8168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646D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2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8663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744F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,5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CCB6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09</w:t>
            </w:r>
          </w:p>
        </w:tc>
      </w:tr>
      <w:tr w:rsidR="00AE1F5D" w:rsidRPr="00AE1F5D" w14:paraId="11DEDD99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45171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54EE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1524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F585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E0CD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4,2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FE70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41</w:t>
            </w:r>
          </w:p>
        </w:tc>
      </w:tr>
      <w:tr w:rsidR="00AE1F5D" w:rsidRPr="00AE1F5D" w14:paraId="41CFB2E9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7F932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FB90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8F39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4CED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05E7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6,4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573F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,86</w:t>
            </w:r>
          </w:p>
        </w:tc>
      </w:tr>
      <w:tr w:rsidR="00AE1F5D" w:rsidRPr="00AE1F5D" w14:paraId="149F9DAF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F741A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5F30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8DE0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AC33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07E9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6,8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5E7F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11FF0DCF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0FE98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3EAA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DF5E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50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FE58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6405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1,9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0307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86</w:t>
            </w:r>
          </w:p>
        </w:tc>
      </w:tr>
      <w:tr w:rsidR="00AE1F5D" w:rsidRPr="00AE1F5D" w14:paraId="7757AF80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17EDE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CB4C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F537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950</w:t>
            </w:r>
          </w:p>
        </w:tc>
        <w:tc>
          <w:tcPr>
            <w:tcW w:w="106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1CB2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50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C04F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44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84BF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60</w:t>
            </w:r>
          </w:p>
        </w:tc>
      </w:tr>
      <w:tr w:rsidR="00AE1F5D" w:rsidRPr="00AE1F5D" w14:paraId="7B014BDC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4C11A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0E92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E180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7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C6C4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1DDC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2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688F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40</w:t>
            </w:r>
          </w:p>
        </w:tc>
      </w:tr>
      <w:tr w:rsidR="00AE1F5D" w:rsidRPr="00AE1F5D" w14:paraId="15A1DEE4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838D8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9B57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3B84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2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2378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993C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7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63F2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96</w:t>
            </w:r>
          </w:p>
        </w:tc>
      </w:tr>
      <w:tr w:rsidR="00AE1F5D" w:rsidRPr="00AE1F5D" w14:paraId="712DE21E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07FE1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6DDA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519CA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3250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07B8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5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E9DF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86</w:t>
            </w:r>
          </w:p>
        </w:tc>
      </w:tr>
      <w:tr w:rsidR="00AE1F5D" w:rsidRPr="00AE1F5D" w14:paraId="26E4B27D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88240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993B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48B6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3CF0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ACBC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6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8C25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55</w:t>
            </w:r>
          </w:p>
        </w:tc>
      </w:tr>
      <w:tr w:rsidR="00AE1F5D" w:rsidRPr="00AE1F5D" w14:paraId="258E8543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03D4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C8F4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1B4F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8529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4D28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,3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C776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,64</w:t>
            </w:r>
          </w:p>
        </w:tc>
      </w:tr>
      <w:tr w:rsidR="00AE1F5D" w:rsidRPr="00AE1F5D" w14:paraId="6FA9B4F4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B2E0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2E3A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4F86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9723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04F4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8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E045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,83</w:t>
            </w:r>
          </w:p>
        </w:tc>
      </w:tr>
      <w:tr w:rsidR="00AE1F5D" w:rsidRPr="00AE1F5D" w14:paraId="3D080DAE" w14:textId="77777777" w:rsidTr="00EF02EC">
        <w:trPr>
          <w:trHeight w:val="170"/>
        </w:trPr>
        <w:tc>
          <w:tcPr>
            <w:tcW w:w="76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FE0B0" w14:textId="77777777" w:rsidR="00AE1F5D" w:rsidRPr="00AE1F5D" w:rsidRDefault="00AE1F5D" w:rsidP="00EF02E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B971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FBD9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A510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46D2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3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DA1E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02</w:t>
            </w:r>
          </w:p>
        </w:tc>
      </w:tr>
    </w:tbl>
    <w:p w14:paraId="3F98AE89" w14:textId="77777777" w:rsidR="00AE1F5D" w:rsidRPr="00AE1F5D" w:rsidRDefault="00AE1F5D" w:rsidP="00D30CFC">
      <w:pPr>
        <w:rPr>
          <w:sz w:val="24"/>
          <w:szCs w:val="24"/>
        </w:rPr>
      </w:pPr>
    </w:p>
    <w:p w14:paraId="35F8684B" w14:textId="790196FD" w:rsidR="00AE1F5D" w:rsidRDefault="00AE1F5D">
      <w:pPr>
        <w:rPr>
          <w:sz w:val="14"/>
        </w:rPr>
      </w:pPr>
      <w:r>
        <w:rPr>
          <w:sz w:val="14"/>
        </w:rPr>
        <w:br w:type="page"/>
      </w:r>
    </w:p>
    <w:p w14:paraId="3E7FA706" w14:textId="5F34A2D6" w:rsidR="00CC4199" w:rsidRDefault="0006190B" w:rsidP="00FE63C0">
      <w:pPr>
        <w:rPr>
          <w:sz w:val="24"/>
          <w:szCs w:val="24"/>
        </w:rPr>
      </w:pPr>
      <w:proofErr w:type="spellStart"/>
      <w:r w:rsidRPr="00AE1F5D">
        <w:rPr>
          <w:b/>
          <w:sz w:val="24"/>
          <w:szCs w:val="24"/>
        </w:rPr>
        <w:t>Supplementary</w:t>
      </w:r>
      <w:proofErr w:type="spellEnd"/>
      <w:r w:rsidRPr="00AE1F5D">
        <w:rPr>
          <w:b/>
          <w:sz w:val="24"/>
          <w:szCs w:val="24"/>
        </w:rPr>
        <w:t xml:space="preserve"> data</w:t>
      </w:r>
      <w:r w:rsidR="00FE63C0" w:rsidRPr="00AE1F5D">
        <w:rPr>
          <w:b/>
          <w:sz w:val="24"/>
          <w:szCs w:val="24"/>
        </w:rPr>
        <w:t xml:space="preserve"> </w:t>
      </w:r>
      <w:proofErr w:type="gramStart"/>
      <w:r w:rsidR="00FE63C0" w:rsidRPr="00AE1F5D">
        <w:rPr>
          <w:b/>
          <w:sz w:val="24"/>
          <w:szCs w:val="24"/>
        </w:rPr>
        <w:t>5</w:t>
      </w:r>
      <w:r w:rsidR="00FE63C0" w:rsidRPr="00AE1F5D">
        <w:rPr>
          <w:sz w:val="24"/>
          <w:szCs w:val="24"/>
        </w:rPr>
        <w:t>:</w:t>
      </w:r>
      <w:proofErr w:type="gramEnd"/>
      <w:r w:rsidR="00FE63C0" w:rsidRPr="00AE1F5D">
        <w:rPr>
          <w:sz w:val="24"/>
          <w:szCs w:val="24"/>
        </w:rPr>
        <w:t xml:space="preserve"> </w:t>
      </w:r>
      <w:proofErr w:type="spellStart"/>
      <w:r w:rsidR="00FE63C0" w:rsidRPr="00AE1F5D">
        <w:rPr>
          <w:sz w:val="24"/>
          <w:szCs w:val="24"/>
        </w:rPr>
        <w:t>individual</w:t>
      </w:r>
      <w:proofErr w:type="spellEnd"/>
      <w:r w:rsidR="00FE63C0" w:rsidRPr="00AE1F5D">
        <w:rPr>
          <w:sz w:val="24"/>
          <w:szCs w:val="24"/>
        </w:rPr>
        <w:t xml:space="preserve"> values of </w:t>
      </w:r>
      <w:proofErr w:type="spellStart"/>
      <w:r w:rsidR="00FE63C0" w:rsidRPr="00AE1F5D">
        <w:rPr>
          <w:sz w:val="24"/>
          <w:szCs w:val="24"/>
        </w:rPr>
        <w:t>pre</w:t>
      </w:r>
      <w:proofErr w:type="spellEnd"/>
      <w:r w:rsidR="00FE63C0" w:rsidRPr="00AE1F5D">
        <w:rPr>
          <w:sz w:val="24"/>
          <w:szCs w:val="24"/>
        </w:rPr>
        <w:t xml:space="preserve"> (D0) and post (D14) </w:t>
      </w:r>
      <w:proofErr w:type="spellStart"/>
      <w:r w:rsidR="00FE63C0" w:rsidRPr="00AE1F5D">
        <w:rPr>
          <w:sz w:val="24"/>
          <w:szCs w:val="24"/>
        </w:rPr>
        <w:t>treatment</w:t>
      </w:r>
      <w:proofErr w:type="spellEnd"/>
      <w:r w:rsidR="00FE63C0" w:rsidRPr="00AE1F5D">
        <w:rPr>
          <w:sz w:val="24"/>
          <w:szCs w:val="24"/>
        </w:rPr>
        <w:t xml:space="preserve"> and </w:t>
      </w:r>
      <w:proofErr w:type="spellStart"/>
      <w:r w:rsidR="00FE63C0" w:rsidRPr="00AE1F5D">
        <w:rPr>
          <w:sz w:val="24"/>
          <w:szCs w:val="24"/>
        </w:rPr>
        <w:t>eprinomectin</w:t>
      </w:r>
      <w:proofErr w:type="spellEnd"/>
      <w:r w:rsidR="00FE63C0" w:rsidRPr="00AE1F5D">
        <w:rPr>
          <w:sz w:val="24"/>
          <w:szCs w:val="24"/>
        </w:rPr>
        <w:t xml:space="preserve"> concentration (</w:t>
      </w:r>
      <w:proofErr w:type="spellStart"/>
      <w:r w:rsidR="00FE63C0" w:rsidRPr="00AE1F5D">
        <w:rPr>
          <w:sz w:val="24"/>
          <w:szCs w:val="24"/>
        </w:rPr>
        <w:t>ng</w:t>
      </w:r>
      <w:proofErr w:type="spellEnd"/>
      <w:r w:rsidR="00FE63C0" w:rsidRPr="00AE1F5D">
        <w:rPr>
          <w:sz w:val="24"/>
          <w:szCs w:val="24"/>
        </w:rPr>
        <w:t>/</w:t>
      </w:r>
      <w:proofErr w:type="spellStart"/>
      <w:r w:rsidR="00FE63C0" w:rsidRPr="00AE1F5D">
        <w:rPr>
          <w:sz w:val="24"/>
          <w:szCs w:val="24"/>
        </w:rPr>
        <w:t>mL</w:t>
      </w:r>
      <w:proofErr w:type="spellEnd"/>
      <w:r w:rsidR="00FE63C0" w:rsidRPr="00AE1F5D">
        <w:rPr>
          <w:sz w:val="24"/>
          <w:szCs w:val="24"/>
        </w:rPr>
        <w:t xml:space="preserve">), </w:t>
      </w:r>
      <w:proofErr w:type="spellStart"/>
      <w:r w:rsidR="00FE63C0" w:rsidRPr="00AE1F5D">
        <w:rPr>
          <w:sz w:val="24"/>
          <w:szCs w:val="24"/>
        </w:rPr>
        <w:t>sorted</w:t>
      </w:r>
      <w:proofErr w:type="spellEnd"/>
      <w:r w:rsidR="00FE63C0" w:rsidRPr="00AE1F5D">
        <w:rPr>
          <w:sz w:val="24"/>
          <w:szCs w:val="24"/>
        </w:rPr>
        <w:t xml:space="preserve"> by group.</w:t>
      </w:r>
    </w:p>
    <w:tbl>
      <w:tblPr>
        <w:tblW w:w="581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82"/>
        <w:gridCol w:w="1068"/>
        <w:gridCol w:w="939"/>
        <w:gridCol w:w="1061"/>
        <w:gridCol w:w="980"/>
        <w:gridCol w:w="980"/>
      </w:tblGrid>
      <w:tr w:rsidR="00AE1F5D" w:rsidRPr="00AE1F5D" w14:paraId="1CDE4B73" w14:textId="77777777" w:rsidTr="00EF02EC">
        <w:trPr>
          <w:trHeight w:val="170"/>
        </w:trPr>
        <w:tc>
          <w:tcPr>
            <w:tcW w:w="782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1AE9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Farm</w:t>
            </w:r>
            <w:proofErr w:type="spellEnd"/>
          </w:p>
          <w:p w14:paraId="7B5353D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</w:t>
            </w:r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C4FA1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Formula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BA705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D0 FEC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7561D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D14 FEC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889C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EPN D2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B0C2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EPN D5</w:t>
            </w:r>
          </w:p>
        </w:tc>
      </w:tr>
      <w:tr w:rsidR="00AE1F5D" w:rsidRPr="00AE1F5D" w14:paraId="7FAFD683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14A5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E34C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BF7E9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900</w:t>
            </w:r>
          </w:p>
        </w:tc>
        <w:tc>
          <w:tcPr>
            <w:tcW w:w="106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266E8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2B42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65851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361881AA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555E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D519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EE890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CC1B1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F73E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F0FA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7C6C3DB3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3243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1E49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B6A0B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00521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1BAB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52F1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481AC715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7ECA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E501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2FCCF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9809E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80B2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FFA1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40B3E805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4525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781B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70B9C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5553B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3B87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9573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55563E09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8D82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8AC2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039AA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11A22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448F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10C6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46632245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6BEF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86EC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DD354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1290B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0314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F906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6070DDF8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6980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2C15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Contro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F47E5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6059F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247C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78A4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 </w:t>
            </w:r>
          </w:p>
        </w:tc>
      </w:tr>
      <w:tr w:rsidR="00AE1F5D" w:rsidRPr="00AE1F5D" w14:paraId="3A6243B8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06FE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2A21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19278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CC2F6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02824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7,4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0BF94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,02</w:t>
            </w:r>
          </w:p>
        </w:tc>
      </w:tr>
      <w:tr w:rsidR="00AE1F5D" w:rsidRPr="00AE1F5D" w14:paraId="76A12E07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CB11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3025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CCF64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7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D13BC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6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AD60F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3,1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2D138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9,43</w:t>
            </w:r>
          </w:p>
        </w:tc>
      </w:tr>
      <w:tr w:rsidR="00AE1F5D" w:rsidRPr="00AE1F5D" w14:paraId="1AE884BF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FB6D5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5DF9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0B339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8713E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D21B5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,7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2C97D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,43</w:t>
            </w:r>
          </w:p>
        </w:tc>
      </w:tr>
      <w:tr w:rsidR="00AE1F5D" w:rsidRPr="00AE1F5D" w14:paraId="100BB7BA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9600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6328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C54A9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88A0C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4C01C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,8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AAC2A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,01</w:t>
            </w:r>
          </w:p>
        </w:tc>
      </w:tr>
      <w:tr w:rsidR="00AE1F5D" w:rsidRPr="00AE1F5D" w14:paraId="5A2052AF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426C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0495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AF038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E44BF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03A45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,1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81C3E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,42</w:t>
            </w:r>
          </w:p>
        </w:tc>
      </w:tr>
      <w:tr w:rsidR="00AE1F5D" w:rsidRPr="00AE1F5D" w14:paraId="61CC4885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0ED7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2218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C2BB4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56A0F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2C135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6,2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AB630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9,19</w:t>
            </w:r>
          </w:p>
        </w:tc>
      </w:tr>
      <w:tr w:rsidR="00AE1F5D" w:rsidRPr="00AE1F5D" w14:paraId="1143A8B0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7048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5DD0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D26B0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22346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01FA7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,7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B20BD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,13</w:t>
            </w:r>
          </w:p>
        </w:tc>
      </w:tr>
      <w:tr w:rsidR="00AE1F5D" w:rsidRPr="00AE1F5D" w14:paraId="4FFA49E7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B19F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0E5A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SC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67942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680B0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3C41D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,0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78731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,48</w:t>
            </w:r>
          </w:p>
        </w:tc>
      </w:tr>
      <w:tr w:rsidR="00AE1F5D" w:rsidRPr="00AE1F5D" w14:paraId="1E07321F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1FA5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E744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FFEB1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3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AB4E6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ACB47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,5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50FAE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69</w:t>
            </w:r>
          </w:p>
        </w:tc>
      </w:tr>
      <w:tr w:rsidR="00AE1F5D" w:rsidRPr="00AE1F5D" w14:paraId="7628DF7A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A93A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0011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73790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5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B3F1D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13764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,0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6DAE9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31</w:t>
            </w:r>
          </w:p>
        </w:tc>
      </w:tr>
      <w:tr w:rsidR="00AE1F5D" w:rsidRPr="00AE1F5D" w14:paraId="148F2D80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24C6D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AA3D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D9DA5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591B1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30979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,6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F1617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93</w:t>
            </w:r>
          </w:p>
        </w:tc>
      </w:tr>
      <w:tr w:rsidR="00AE1F5D" w:rsidRPr="00AE1F5D" w14:paraId="1022FC1D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1435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24C0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AC0EB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7C932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E4420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,2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086BF8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25</w:t>
            </w:r>
          </w:p>
        </w:tc>
      </w:tr>
      <w:tr w:rsidR="00AE1F5D" w:rsidRPr="00AE1F5D" w14:paraId="222DEC11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E910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F28C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CA665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868CD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960E7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,7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7755A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20</w:t>
            </w:r>
          </w:p>
        </w:tc>
      </w:tr>
      <w:tr w:rsidR="00AE1F5D" w:rsidRPr="00AE1F5D" w14:paraId="5491F7BA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6111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A225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4BAB9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6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C37DB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0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78E91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,8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551DA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17</w:t>
            </w:r>
          </w:p>
        </w:tc>
      </w:tr>
      <w:tr w:rsidR="00AE1F5D" w:rsidRPr="00AE1F5D" w14:paraId="1D69A424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98B2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D8A8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7373A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E871B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20B40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3,0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65437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82</w:t>
            </w:r>
          </w:p>
        </w:tc>
      </w:tr>
      <w:tr w:rsidR="00AE1F5D" w:rsidRPr="00AE1F5D" w14:paraId="11FF04E3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AC19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250EC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719B7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2733A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B2135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,3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5BD60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00</w:t>
            </w:r>
          </w:p>
        </w:tc>
      </w:tr>
      <w:tr w:rsidR="00AE1F5D" w:rsidRPr="00AE1F5D" w14:paraId="275655CD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B395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4171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6049A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B5379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E2664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,5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3B793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19</w:t>
            </w:r>
          </w:p>
        </w:tc>
      </w:tr>
      <w:tr w:rsidR="00AE1F5D" w:rsidRPr="00AE1F5D" w14:paraId="16D16983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6535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72CF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Oral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4875F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50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A35BB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2600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C2831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,75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EB0CD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15</w:t>
            </w:r>
          </w:p>
        </w:tc>
      </w:tr>
      <w:tr w:rsidR="00AE1F5D" w:rsidRPr="00AE1F5D" w14:paraId="5856871B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9938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E03E1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79432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00</w:t>
            </w:r>
          </w:p>
        </w:tc>
        <w:tc>
          <w:tcPr>
            <w:tcW w:w="106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D2A9D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0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8AAD0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08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DEF69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73</w:t>
            </w:r>
          </w:p>
        </w:tc>
      </w:tr>
      <w:tr w:rsidR="00AE1F5D" w:rsidRPr="00AE1F5D" w14:paraId="771ED951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9E94F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82EA6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283EE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BEAF9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21E10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98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809DA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20</w:t>
            </w:r>
          </w:p>
        </w:tc>
      </w:tr>
      <w:tr w:rsidR="00AE1F5D" w:rsidRPr="00AE1F5D" w14:paraId="2FE92DE3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3F2A2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0149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268FA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2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2184A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A7DB8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6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59D1C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89</w:t>
            </w:r>
          </w:p>
        </w:tc>
      </w:tr>
      <w:tr w:rsidR="00AE1F5D" w:rsidRPr="00AE1F5D" w14:paraId="0A5F1620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23AD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796EE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5FFFB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9F9A8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B61B8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3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0B8D2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29</w:t>
            </w:r>
          </w:p>
        </w:tc>
      </w:tr>
      <w:tr w:rsidR="00AE1F5D" w:rsidRPr="00AE1F5D" w14:paraId="2F272562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08830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58CF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E3042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4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E1ADB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93D51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31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22CA2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16</w:t>
            </w:r>
          </w:p>
        </w:tc>
      </w:tr>
      <w:tr w:rsidR="00AE1F5D" w:rsidRPr="00AE1F5D" w14:paraId="7E9A8214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1F4F9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FBC2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26A94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8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F8901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9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7D203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74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0B773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75</w:t>
            </w:r>
          </w:p>
        </w:tc>
      </w:tr>
      <w:tr w:rsidR="00AE1F5D" w:rsidRPr="00AE1F5D" w14:paraId="2A5DC149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D282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A802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2B75A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3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0BC1B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D2B6E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4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7E9B5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15</w:t>
            </w:r>
          </w:p>
        </w:tc>
      </w:tr>
      <w:tr w:rsidR="00AE1F5D" w:rsidRPr="00AE1F5D" w14:paraId="2035277A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CE303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DCD97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52274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774B6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6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54947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55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8F67E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72</w:t>
            </w:r>
          </w:p>
        </w:tc>
      </w:tr>
      <w:tr w:rsidR="00AE1F5D" w:rsidRPr="00AE1F5D" w14:paraId="1306B110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835C8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417EB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6592E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10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80623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7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0510B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36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1F527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65</w:t>
            </w:r>
          </w:p>
        </w:tc>
      </w:tr>
      <w:tr w:rsidR="00AE1F5D" w:rsidRPr="00AE1F5D" w14:paraId="22A718D2" w14:textId="77777777" w:rsidTr="00EF02EC">
        <w:trPr>
          <w:trHeight w:val="170"/>
        </w:trPr>
        <w:tc>
          <w:tcPr>
            <w:tcW w:w="782" w:type="dxa"/>
            <w:vMerge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368C4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</w:p>
        </w:tc>
        <w:tc>
          <w:tcPr>
            <w:tcW w:w="1068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6D24A" w14:textId="77777777" w:rsidR="00AE1F5D" w:rsidRPr="00AE1F5D" w:rsidRDefault="00AE1F5D" w:rsidP="00EF02E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Topical</w:t>
            </w:r>
            <w:proofErr w:type="spellEnd"/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E255F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C78BD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50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0D296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1,20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4B9BDC" w14:textId="77777777" w:rsidR="00AE1F5D" w:rsidRPr="00AE1F5D" w:rsidRDefault="00AE1F5D" w:rsidP="00EF02E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</w:pPr>
            <w:r w:rsidRPr="00AE1F5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fr-FR"/>
              </w:rPr>
              <w:t>0,60</w:t>
            </w:r>
          </w:p>
        </w:tc>
      </w:tr>
    </w:tbl>
    <w:p w14:paraId="0157DCE3" w14:textId="77777777" w:rsidR="00AE1F5D" w:rsidRPr="00AE1F5D" w:rsidRDefault="00AE1F5D" w:rsidP="00FE63C0">
      <w:pPr>
        <w:rPr>
          <w:sz w:val="24"/>
          <w:szCs w:val="24"/>
        </w:rPr>
      </w:pPr>
    </w:p>
    <w:p w14:paraId="3915CE3F" w14:textId="77777777" w:rsidR="00CC4199" w:rsidRDefault="00CC4199">
      <w:pPr>
        <w:rPr>
          <w:sz w:val="14"/>
        </w:rPr>
      </w:pPr>
      <w:r>
        <w:rPr>
          <w:sz w:val="14"/>
        </w:rPr>
        <w:br w:type="page"/>
      </w:r>
    </w:p>
    <w:p w14:paraId="34965657" w14:textId="77777777" w:rsidR="00FE63C0" w:rsidRDefault="00FE63C0" w:rsidP="00FE63C0">
      <w:pPr>
        <w:rPr>
          <w:sz w:val="14"/>
        </w:rPr>
      </w:pPr>
    </w:p>
    <w:p w14:paraId="37E5A5D7" w14:textId="238BD2D6" w:rsidR="00CC4199" w:rsidRDefault="00AE1F5D" w:rsidP="00975AFB">
      <w:pPr>
        <w:spacing w:after="0"/>
        <w:jc w:val="center"/>
        <w:rPr>
          <w:rFonts w:cstheme="minorHAnsi"/>
          <w:u w:val="single"/>
          <w:lang w:val="en-US"/>
        </w:rPr>
      </w:pPr>
      <w:proofErr w:type="spellStart"/>
      <w:r w:rsidRPr="00FE26D8">
        <w:rPr>
          <w:sz w:val="24"/>
          <w:szCs w:val="24"/>
        </w:rPr>
        <w:t>Supplementary</w:t>
      </w:r>
      <w:proofErr w:type="spellEnd"/>
      <w:r w:rsidRPr="00FE26D8">
        <w:rPr>
          <w:sz w:val="24"/>
          <w:szCs w:val="24"/>
        </w:rPr>
        <w:t xml:space="preserve"> data</w:t>
      </w:r>
      <w:r>
        <w:rPr>
          <w:sz w:val="24"/>
          <w:szCs w:val="24"/>
        </w:rPr>
        <w:t xml:space="preserve"> </w:t>
      </w:r>
      <w:proofErr w:type="gramStart"/>
      <w:r>
        <w:rPr>
          <w:sz w:val="24"/>
          <w:szCs w:val="24"/>
        </w:rPr>
        <w:t>6</w:t>
      </w:r>
      <w:r w:rsidRPr="00FE26D8">
        <w:rPr>
          <w:rFonts w:cstheme="minorHAnsi"/>
          <w:sz w:val="24"/>
          <w:szCs w:val="24"/>
          <w:lang w:val="en-US"/>
        </w:rPr>
        <w:t>:</w:t>
      </w:r>
      <w:proofErr w:type="gramEnd"/>
      <w:r w:rsidRPr="00FE26D8">
        <w:rPr>
          <w:rFonts w:cstheme="minorHAnsi"/>
          <w:sz w:val="24"/>
          <w:szCs w:val="24"/>
          <w:lang w:val="en-US"/>
        </w:rPr>
        <w:t xml:space="preserve"> FECR results and Confidence Intervals (CI) for the 5 farms, calculated according to 3 different formulas and for all treatment type. SC: subcutaneous EPN; </w:t>
      </w:r>
      <w:proofErr w:type="gramStart"/>
      <w:r w:rsidRPr="00FE26D8">
        <w:rPr>
          <w:rFonts w:cstheme="minorHAnsi"/>
          <w:sz w:val="24"/>
          <w:szCs w:val="24"/>
          <w:lang w:val="en-US"/>
        </w:rPr>
        <w:t>O :</w:t>
      </w:r>
      <w:proofErr w:type="gramEnd"/>
      <w:r w:rsidRPr="00FE26D8">
        <w:rPr>
          <w:rFonts w:cstheme="minorHAnsi"/>
          <w:sz w:val="24"/>
          <w:szCs w:val="24"/>
          <w:lang w:val="en-US"/>
        </w:rPr>
        <w:t xml:space="preserve"> oral drench EPN and T : topical EPN.</w:t>
      </w:r>
    </w:p>
    <w:p w14:paraId="34CA6A6B" w14:textId="375C62DF" w:rsidR="00975AFB" w:rsidRDefault="00975AFB" w:rsidP="00CC4199">
      <w:pPr>
        <w:rPr>
          <w:rFonts w:cstheme="minorHAnsi"/>
          <w:sz w:val="24"/>
          <w:szCs w:val="24"/>
          <w:lang w:val="en-US"/>
        </w:rPr>
      </w:pPr>
    </w:p>
    <w:tbl>
      <w:tblPr>
        <w:tblW w:w="10694" w:type="dxa"/>
        <w:jc w:val="center"/>
        <w:shd w:val="clear" w:color="auto" w:fill="F2F2F2" w:themeFill="background1" w:themeFillShade="F2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79"/>
        <w:gridCol w:w="1223"/>
        <w:gridCol w:w="1016"/>
        <w:gridCol w:w="1163"/>
        <w:gridCol w:w="1160"/>
        <w:gridCol w:w="1160"/>
        <w:gridCol w:w="1164"/>
        <w:gridCol w:w="1016"/>
        <w:gridCol w:w="1016"/>
        <w:gridCol w:w="897"/>
      </w:tblGrid>
      <w:tr w:rsidR="00AE1F5D" w:rsidRPr="00A64DC5" w14:paraId="600721F5" w14:textId="77777777" w:rsidTr="00EF02EC">
        <w:trPr>
          <w:trHeight w:val="403"/>
          <w:jc w:val="center"/>
        </w:trPr>
        <w:tc>
          <w:tcPr>
            <w:tcW w:w="879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450135A" w14:textId="77777777" w:rsidR="00AE1F5D" w:rsidRPr="00FE26D8" w:rsidRDefault="00AE1F5D" w:rsidP="00EF02EC">
            <w:pPr>
              <w:spacing w:after="0" w:line="240" w:lineRule="auto"/>
              <w:rPr>
                <w:rFonts w:eastAsia="Times New Roman" w:cstheme="minorHAnsi"/>
                <w:lang w:val="en-US" w:eastAsia="fr-FR"/>
              </w:rPr>
            </w:pPr>
          </w:p>
        </w:tc>
        <w:tc>
          <w:tcPr>
            <w:tcW w:w="3402" w:type="dxa"/>
            <w:gridSpan w:val="3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F031B12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lang w:val="en-US" w:eastAsia="fr-FR"/>
              </w:rPr>
              <w:t>FECR</w:t>
            </w:r>
            <w:r w:rsidRPr="00FE26D8">
              <w:rPr>
                <w:rFonts w:eastAsia="Times New Roman" w:cstheme="minorHAnsi"/>
                <w:b/>
                <w:vertAlign w:val="subscript"/>
                <w:lang w:val="en-US" w:eastAsia="fr-FR"/>
              </w:rPr>
              <w:t>1</w:t>
            </w:r>
          </w:p>
          <w:p w14:paraId="25323DEF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fldChar w:fldCharType="begin"/>
            </w:r>
            <w:r w:rsidRPr="00FE26D8">
              <w:rPr>
                <w:rFonts w:eastAsia="Times New Roman" w:cstheme="minorHAnsi"/>
                <w:lang w:val="en-US" w:eastAsia="fr-FR"/>
              </w:rPr>
              <w:instrText xml:space="preserve"> ADDIN ZOTERO_ITEM CSL_CITATION {"citationID":"b8yQWL8v","properties":{"formattedCitation":"(Coles {\\i{}et al.}, 1992)","plainCitation":"(Coles et al., 1992)","noteIndex":0},"citationItems":[{"id":694,"uris":["http://zotero.org/users/local/JkTVaWDx/items/9AZ9PJZ3"],"uri":["http://zotero.org/users/local/JkTVaWDx/items/9AZ9PJZ3"],"itemData":{"id":694,"type":"article-journal","abstract":"Coles, G.C., Bauer, C., Borgsteede, F.H.M., Geerts, S., Klei, T.R., Taylor, M.A. and Waller, P.J., 1992. World Association for the Advancement of Veterinary Parasitology (W.A.A.V.P.) methods for the detection of anthelmintic resistance in nematodes of veterinary importance. Vet. Parasitol., 44: 3544.","container-title":"Veterinary Parasitology","DOI":"10.1016/0304-4017(92)90141-U","ISSN":"03044017","issue":"1-2","journalAbbreviation":"Veterinary Parasitology","language":"en","page":"35-44","source":"DOI.org (Crossref)","title":"World Association for the Advancement of Veterinary Parasitology (W.A.A.V.P.) methods for the detection of anthelmintic resistance in nematodes of veterinary importance","volume":"44","author":[{"family":"Coles","given":"G.C."},{"family":"Bauer","given":"C."},{"family":"Borgsteede","given":"F.H.M."},{"family":"Geerts","given":"S."},{"family":"Klei","given":"T.R."},{"family":"Taylor","given":"M.A."},{"family":"Waller","given":"P.J."}],"issued":{"date-parts":[["1992",9]]}}}],"schema":"https://github.com/citation-style-language/schema/raw/master/csl-citation.json"} </w:instrText>
            </w:r>
            <w:r w:rsidRPr="00FE26D8">
              <w:rPr>
                <w:rFonts w:eastAsia="Times New Roman" w:cstheme="minorHAnsi"/>
                <w:lang w:val="en-US" w:eastAsia="fr-FR"/>
              </w:rPr>
              <w:fldChar w:fldCharType="separate"/>
            </w:r>
            <w:r w:rsidRPr="00FE26D8">
              <w:rPr>
                <w:rFonts w:ascii="Calibri" w:hAnsi="Calibri" w:cs="Calibri"/>
                <w:szCs w:val="24"/>
                <w:lang w:val="en-US"/>
              </w:rPr>
              <w:t xml:space="preserve">(Coles </w:t>
            </w:r>
            <w:r w:rsidRPr="00FE26D8">
              <w:rPr>
                <w:rFonts w:ascii="Calibri" w:hAnsi="Calibri" w:cs="Calibri"/>
                <w:i/>
                <w:iCs/>
                <w:szCs w:val="24"/>
                <w:lang w:val="en-US"/>
              </w:rPr>
              <w:t>et al.</w:t>
            </w:r>
            <w:r w:rsidRPr="00FE26D8">
              <w:rPr>
                <w:rFonts w:ascii="Calibri" w:hAnsi="Calibri" w:cs="Calibri"/>
                <w:szCs w:val="24"/>
                <w:lang w:val="en-US"/>
              </w:rPr>
              <w:t>, 1992)</w:t>
            </w:r>
            <w:r w:rsidRPr="00FE26D8">
              <w:rPr>
                <w:rFonts w:eastAsia="Times New Roman" w:cstheme="minorHAnsi"/>
                <w:lang w:val="en-US" w:eastAsia="fr-FR"/>
              </w:rPr>
              <w:fldChar w:fldCharType="end"/>
            </w:r>
          </w:p>
        </w:tc>
        <w:tc>
          <w:tcPr>
            <w:tcW w:w="3484" w:type="dxa"/>
            <w:gridSpan w:val="3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37EBCBD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lang w:val="en-US" w:eastAsia="fr-FR"/>
              </w:rPr>
              <w:t>FECR</w:t>
            </w:r>
            <w:r w:rsidRPr="00FE26D8">
              <w:rPr>
                <w:rFonts w:eastAsia="Times New Roman" w:cstheme="minorHAnsi"/>
                <w:b/>
                <w:vertAlign w:val="subscript"/>
                <w:lang w:val="en-US" w:eastAsia="fr-FR"/>
              </w:rPr>
              <w:t>2</w:t>
            </w:r>
          </w:p>
          <w:p w14:paraId="001B5A02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fldChar w:fldCharType="begin"/>
            </w:r>
            <w:r w:rsidRPr="00FE26D8">
              <w:rPr>
                <w:rFonts w:eastAsia="Times New Roman" w:cstheme="minorHAnsi"/>
                <w:lang w:val="en-US" w:eastAsia="fr-FR"/>
              </w:rPr>
              <w:instrText xml:space="preserve"> ADDIN ZOTERO_ITEM CSL_CITATION {"citationID":"t7DXZaBt","properties":{"formattedCitation":"(Dash {\\i{}et al.}, 1988)","plainCitation":"(Dash et al., 1988)","noteIndex":0},"citationItems":[{"id":4,"uris":["http://zotero.org/users/local/JkTVaWDx/items/D8PZ7VQ5"],"uri":["http://zotero.org/users/local/JkTVaWDx/items/D8PZ7VQ5"],"itemData":{"id":4,"type":"article-journal","container-title":"Australian Veterinary Journal","DOI":"10.1111/j.1751-0813.1988.tb07359.x","ISSN":"0005-0423, 1751-0813","issue":"2","journalAbbreviation":"Australian Vet J","language":"en","page":"66-68","source":"DOI.org (Crossref)","title":"The role of arithmetic and geometric mean worm egg counts in faecal egg count reduction tests and in monitoring strategic drenching programs in sheep","volume":"65","author":[{"family":"Dash","given":"K M"},{"family":"Hall","given":"E."},{"family":"Barger","given":"I A"}],"issued":{"date-parts":[["1988",2]]}}}],"schema":"https://github.com/citation-style-language/schema/raw/master/csl-citation.json"} </w:instrText>
            </w:r>
            <w:r w:rsidRPr="00FE26D8">
              <w:rPr>
                <w:rFonts w:eastAsia="Times New Roman" w:cstheme="minorHAnsi"/>
                <w:lang w:val="en-US" w:eastAsia="fr-FR"/>
              </w:rPr>
              <w:fldChar w:fldCharType="separate"/>
            </w:r>
            <w:r w:rsidRPr="00FE26D8">
              <w:rPr>
                <w:rFonts w:ascii="Calibri" w:hAnsi="Calibri" w:cs="Calibri"/>
                <w:szCs w:val="24"/>
                <w:lang w:val="en-US"/>
              </w:rPr>
              <w:t xml:space="preserve">(Dash </w:t>
            </w:r>
            <w:r w:rsidRPr="00FE26D8">
              <w:rPr>
                <w:rFonts w:ascii="Calibri" w:hAnsi="Calibri" w:cs="Calibri"/>
                <w:i/>
                <w:iCs/>
                <w:szCs w:val="24"/>
                <w:lang w:val="en-US"/>
              </w:rPr>
              <w:t>et al.</w:t>
            </w:r>
            <w:r w:rsidRPr="00FE26D8">
              <w:rPr>
                <w:rFonts w:ascii="Calibri" w:hAnsi="Calibri" w:cs="Calibri"/>
                <w:szCs w:val="24"/>
                <w:lang w:val="en-US"/>
              </w:rPr>
              <w:t>, 1988)</w:t>
            </w:r>
            <w:r w:rsidRPr="00FE26D8">
              <w:rPr>
                <w:rFonts w:eastAsia="Times New Roman" w:cstheme="minorHAnsi"/>
                <w:lang w:val="en-US" w:eastAsia="fr-FR"/>
              </w:rPr>
              <w:fldChar w:fldCharType="end"/>
            </w:r>
          </w:p>
        </w:tc>
        <w:tc>
          <w:tcPr>
            <w:tcW w:w="2929" w:type="dxa"/>
            <w:gridSpan w:val="3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458ACCF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lang w:val="en-US" w:eastAsia="fr-FR"/>
              </w:rPr>
              <w:t>FECR</w:t>
            </w:r>
            <w:r w:rsidRPr="00FE26D8">
              <w:rPr>
                <w:rFonts w:eastAsia="Times New Roman" w:cstheme="minorHAnsi"/>
                <w:b/>
                <w:vertAlign w:val="subscript"/>
                <w:lang w:val="en-US" w:eastAsia="fr-FR"/>
              </w:rPr>
              <w:t>3</w:t>
            </w:r>
          </w:p>
          <w:p w14:paraId="48EA4FE0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fldChar w:fldCharType="begin"/>
            </w:r>
            <w:r w:rsidRPr="00FE26D8">
              <w:rPr>
                <w:rFonts w:eastAsia="Times New Roman" w:cstheme="minorHAnsi"/>
                <w:lang w:val="en-US" w:eastAsia="fr-FR"/>
              </w:rPr>
              <w:instrText xml:space="preserve"> ADDIN ZOTERO_ITEM CSL_CITATION {"citationID":"HI6sR8WU","properties":{"formattedCitation":"(McKenna, 2006)","plainCitation":"(McKenna, 2006)","noteIndex":0},"citationItems":[{"id":137,"uris":["http://zotero.org/users/local/JkTVaWDx/items/DE6AGKZW"],"uri":["http://zotero.org/users/local/JkTVaWDx/items/DE6AGKZW"],"itemData":{"id":137,"type":"article-journal","container-title":"New Zealand Veterinary Journal","DOI":"10.1080/00480169.2006.36697","ISSN":"0048-0169, 1176-0710","issue":"4","journalAbbreviation":"New Zealand Veterinary Journal","language":"en","page":"202-203","source":"DOI.org (Crossref)","title":"A comparison of faecal egg count reduction test procedures","volume":"54","author":[{"family":"McKenna","given":"Pb"}],"issued":{"date-parts":[["2006",8]]}}}],"schema":"https://github.com/citation-style-language/schema/raw/master/csl-citation.json"} </w:instrText>
            </w:r>
            <w:r w:rsidRPr="00FE26D8">
              <w:rPr>
                <w:rFonts w:eastAsia="Times New Roman" w:cstheme="minorHAnsi"/>
                <w:lang w:val="en-US" w:eastAsia="fr-FR"/>
              </w:rPr>
              <w:fldChar w:fldCharType="separate"/>
            </w:r>
            <w:r w:rsidRPr="00FE26D8">
              <w:rPr>
                <w:rFonts w:ascii="Calibri" w:hAnsi="Calibri" w:cs="Calibri"/>
                <w:lang w:val="en-US"/>
              </w:rPr>
              <w:t>(McKenna, 2006)</w:t>
            </w:r>
            <w:r w:rsidRPr="00FE26D8">
              <w:rPr>
                <w:rFonts w:eastAsia="Times New Roman" w:cstheme="minorHAnsi"/>
                <w:lang w:val="en-US" w:eastAsia="fr-FR"/>
              </w:rPr>
              <w:fldChar w:fldCharType="end"/>
            </w:r>
          </w:p>
        </w:tc>
      </w:tr>
      <w:tr w:rsidR="00AE1F5D" w:rsidRPr="00A64DC5" w14:paraId="07891F56" w14:textId="77777777" w:rsidTr="00EF02EC">
        <w:trPr>
          <w:trHeight w:val="260"/>
          <w:jc w:val="center"/>
        </w:trPr>
        <w:tc>
          <w:tcPr>
            <w:tcW w:w="879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0CAEAF31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Farm number</w:t>
            </w:r>
          </w:p>
        </w:tc>
        <w:tc>
          <w:tcPr>
            <w:tcW w:w="1223" w:type="dxa"/>
            <w:tcBorders>
              <w:top w:val="nil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838F98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lang w:val="en-US" w:eastAsia="fr-FR"/>
              </w:rPr>
              <w:t>SC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2874D0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lang w:val="en-US" w:eastAsia="fr-FR"/>
              </w:rPr>
              <w:t>O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9162B0D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lang w:val="en-US" w:eastAsia="fr-FR"/>
              </w:rPr>
              <w:t>T</w:t>
            </w:r>
          </w:p>
        </w:tc>
        <w:tc>
          <w:tcPr>
            <w:tcW w:w="1160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7E633F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lang w:val="en-US" w:eastAsia="fr-FR"/>
              </w:rPr>
              <w:t xml:space="preserve"> SC</w:t>
            </w:r>
          </w:p>
        </w:tc>
        <w:tc>
          <w:tcPr>
            <w:tcW w:w="11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B23356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lang w:val="en-US" w:eastAsia="fr-FR"/>
              </w:rPr>
              <w:t>O</w:t>
            </w:r>
          </w:p>
        </w:tc>
        <w:tc>
          <w:tcPr>
            <w:tcW w:w="1164" w:type="dxa"/>
            <w:tcBorders>
              <w:top w:val="single" w:sz="8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0686714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lang w:val="en-US" w:eastAsia="fr-FR"/>
              </w:rPr>
              <w:t>T</w:t>
            </w:r>
          </w:p>
        </w:tc>
        <w:tc>
          <w:tcPr>
            <w:tcW w:w="1016" w:type="dxa"/>
            <w:tcBorders>
              <w:top w:val="nil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470EE8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lang w:val="en-US" w:eastAsia="fr-FR"/>
              </w:rPr>
              <w:t>SC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13AD4F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lang w:val="en-US" w:eastAsia="fr-FR"/>
              </w:rPr>
              <w:t>O</w:t>
            </w:r>
          </w:p>
        </w:tc>
        <w:tc>
          <w:tcPr>
            <w:tcW w:w="897" w:type="dxa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AEC5516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lang w:val="en-US" w:eastAsia="fr-FR"/>
              </w:rPr>
              <w:t>T</w:t>
            </w:r>
          </w:p>
        </w:tc>
      </w:tr>
      <w:tr w:rsidR="00AE1F5D" w:rsidRPr="00A64DC5" w14:paraId="035F78D5" w14:textId="77777777" w:rsidTr="00EF02EC">
        <w:trPr>
          <w:trHeight w:val="196"/>
          <w:jc w:val="center"/>
        </w:trPr>
        <w:tc>
          <w:tcPr>
            <w:tcW w:w="879" w:type="dxa"/>
            <w:vMerge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283EC4D" w14:textId="77777777" w:rsidR="00AE1F5D" w:rsidRPr="00FE26D8" w:rsidRDefault="00AE1F5D" w:rsidP="00EF02EC">
            <w:pPr>
              <w:spacing w:after="0" w:line="240" w:lineRule="auto"/>
              <w:rPr>
                <w:rFonts w:eastAsia="Times New Roman" w:cstheme="minorHAnsi"/>
                <w:lang w:val="en-US" w:eastAsia="fr-FR"/>
              </w:rPr>
            </w:pPr>
          </w:p>
        </w:tc>
        <w:tc>
          <w:tcPr>
            <w:tcW w:w="1223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0D1972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t>[CI]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95EB3A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t>[CI]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96DEE7C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t>[CI]</w:t>
            </w:r>
          </w:p>
        </w:tc>
        <w:tc>
          <w:tcPr>
            <w:tcW w:w="1160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62B96E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t>[CI]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707525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t>[CI]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44AF185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t>[CI]</w:t>
            </w:r>
          </w:p>
        </w:tc>
        <w:tc>
          <w:tcPr>
            <w:tcW w:w="1016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20566E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t>[CI]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A08F02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t>[CI]</w:t>
            </w:r>
          </w:p>
        </w:tc>
        <w:tc>
          <w:tcPr>
            <w:tcW w:w="89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B9AF96B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t>[CI]</w:t>
            </w:r>
          </w:p>
        </w:tc>
      </w:tr>
      <w:tr w:rsidR="00AE1F5D" w:rsidRPr="00A64DC5" w14:paraId="74F43B20" w14:textId="77777777" w:rsidTr="00EF02EC">
        <w:trPr>
          <w:trHeight w:val="240"/>
          <w:jc w:val="center"/>
        </w:trPr>
        <w:tc>
          <w:tcPr>
            <w:tcW w:w="879" w:type="dxa"/>
            <w:vMerge w:val="restart"/>
            <w:tcBorders>
              <w:top w:val="single" w:sz="12" w:space="0" w:color="auto"/>
              <w:left w:val="single" w:sz="12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0AB39B5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t>1</w:t>
            </w:r>
          </w:p>
        </w:tc>
        <w:tc>
          <w:tcPr>
            <w:tcW w:w="1223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D17C51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37</w:t>
            </w:r>
          </w:p>
        </w:tc>
        <w:tc>
          <w:tcPr>
            <w:tcW w:w="1016" w:type="dxa"/>
            <w:vMerge w:val="restart"/>
            <w:tcBorders>
              <w:top w:val="single" w:sz="12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9B05AB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 </w:t>
            </w:r>
          </w:p>
        </w:tc>
        <w:tc>
          <w:tcPr>
            <w:tcW w:w="116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435590D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53</w:t>
            </w:r>
          </w:p>
        </w:tc>
        <w:tc>
          <w:tcPr>
            <w:tcW w:w="1160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A5F8B9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42</w:t>
            </w:r>
          </w:p>
        </w:tc>
        <w:tc>
          <w:tcPr>
            <w:tcW w:w="1160" w:type="dxa"/>
            <w:vMerge w:val="restart"/>
            <w:tcBorders>
              <w:top w:val="single" w:sz="12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43C978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 </w:t>
            </w:r>
          </w:p>
        </w:tc>
        <w:tc>
          <w:tcPr>
            <w:tcW w:w="1164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A94C887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72</w:t>
            </w:r>
          </w:p>
        </w:tc>
        <w:tc>
          <w:tcPr>
            <w:tcW w:w="1016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DDA4E7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33</w:t>
            </w:r>
          </w:p>
        </w:tc>
        <w:tc>
          <w:tcPr>
            <w:tcW w:w="1016" w:type="dxa"/>
            <w:vMerge w:val="restart"/>
            <w:tcBorders>
              <w:top w:val="single" w:sz="12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0C2528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 </w:t>
            </w:r>
          </w:p>
        </w:tc>
        <w:tc>
          <w:tcPr>
            <w:tcW w:w="897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EFA574E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35</w:t>
            </w:r>
          </w:p>
        </w:tc>
      </w:tr>
      <w:tr w:rsidR="00AE1F5D" w:rsidRPr="00A64DC5" w14:paraId="6956245B" w14:textId="77777777" w:rsidTr="00EF02EC">
        <w:trPr>
          <w:trHeight w:val="208"/>
          <w:jc w:val="center"/>
        </w:trPr>
        <w:tc>
          <w:tcPr>
            <w:tcW w:w="879" w:type="dxa"/>
            <w:vMerge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588D3B20" w14:textId="77777777" w:rsidR="00AE1F5D" w:rsidRPr="00FE26D8" w:rsidRDefault="00AE1F5D" w:rsidP="00EF02EC">
            <w:pPr>
              <w:spacing w:after="0" w:line="240" w:lineRule="auto"/>
              <w:rPr>
                <w:rFonts w:eastAsia="Times New Roman" w:cstheme="minorHAnsi"/>
                <w:lang w:val="en-US" w:eastAsia="fr-FR"/>
              </w:rPr>
            </w:pPr>
          </w:p>
        </w:tc>
        <w:tc>
          <w:tcPr>
            <w:tcW w:w="1223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22283F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530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70]</w:t>
            </w:r>
          </w:p>
        </w:tc>
        <w:tc>
          <w:tcPr>
            <w:tcW w:w="1016" w:type="dxa"/>
            <w:vMerge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6EC8C2" w14:textId="77777777" w:rsidR="00AE1F5D" w:rsidRPr="00FE26D8" w:rsidRDefault="00AE1F5D" w:rsidP="00EF02EC">
            <w:pPr>
              <w:spacing w:after="0" w:line="240" w:lineRule="auto"/>
              <w:rPr>
                <w:rFonts w:eastAsia="Times New Roman" w:cstheme="minorHAnsi"/>
                <w:sz w:val="20"/>
                <w:lang w:val="en-US" w:eastAsia="fr-FR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F18AC71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141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91]</w:t>
            </w:r>
          </w:p>
        </w:tc>
        <w:tc>
          <w:tcPr>
            <w:tcW w:w="1160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9C4F75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86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82]</w:t>
            </w:r>
          </w:p>
        </w:tc>
        <w:tc>
          <w:tcPr>
            <w:tcW w:w="1160" w:type="dxa"/>
            <w:vMerge/>
            <w:tcBorders>
              <w:top w:val="nil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A0FE45" w14:textId="77777777" w:rsidR="00AE1F5D" w:rsidRPr="00FE26D8" w:rsidRDefault="00AE1F5D" w:rsidP="00EF02EC">
            <w:pPr>
              <w:spacing w:after="0" w:line="240" w:lineRule="auto"/>
              <w:rPr>
                <w:rFonts w:eastAsia="Times New Roman" w:cstheme="minorHAnsi"/>
                <w:sz w:val="20"/>
                <w:lang w:val="en-US" w:eastAsia="fr-FR"/>
              </w:rPr>
            </w:pPr>
          </w:p>
        </w:tc>
        <w:tc>
          <w:tcPr>
            <w:tcW w:w="1164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6474A79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3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92]</w:t>
            </w:r>
          </w:p>
        </w:tc>
        <w:tc>
          <w:tcPr>
            <w:tcW w:w="1016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00EC25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205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42]</w:t>
            </w:r>
          </w:p>
        </w:tc>
        <w:tc>
          <w:tcPr>
            <w:tcW w:w="1016" w:type="dxa"/>
            <w:vMerge/>
            <w:tcBorders>
              <w:top w:val="nil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670240E" w14:textId="77777777" w:rsidR="00AE1F5D" w:rsidRPr="00FE26D8" w:rsidRDefault="00AE1F5D" w:rsidP="00EF02EC">
            <w:pPr>
              <w:spacing w:after="0" w:line="240" w:lineRule="auto"/>
              <w:rPr>
                <w:rFonts w:eastAsia="Times New Roman" w:cstheme="minorHAnsi"/>
                <w:sz w:val="20"/>
                <w:lang w:val="en-US" w:eastAsia="fr-FR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723F40A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64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74]</w:t>
            </w:r>
          </w:p>
        </w:tc>
      </w:tr>
      <w:tr w:rsidR="00AE1F5D" w:rsidRPr="00A64DC5" w14:paraId="3C9ABF69" w14:textId="77777777" w:rsidTr="00EF02EC">
        <w:trPr>
          <w:trHeight w:val="223"/>
          <w:jc w:val="center"/>
        </w:trPr>
        <w:tc>
          <w:tcPr>
            <w:tcW w:w="879" w:type="dxa"/>
            <w:vMerge w:val="restart"/>
            <w:tcBorders>
              <w:top w:val="single" w:sz="12" w:space="0" w:color="auto"/>
              <w:left w:val="single" w:sz="12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8BDB983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t>2</w:t>
            </w:r>
          </w:p>
        </w:tc>
        <w:tc>
          <w:tcPr>
            <w:tcW w:w="1223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829323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87</w:t>
            </w:r>
          </w:p>
        </w:tc>
        <w:tc>
          <w:tcPr>
            <w:tcW w:w="1016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535033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89</w:t>
            </w:r>
          </w:p>
        </w:tc>
        <w:tc>
          <w:tcPr>
            <w:tcW w:w="116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C388DFD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89</w:t>
            </w:r>
          </w:p>
        </w:tc>
        <w:tc>
          <w:tcPr>
            <w:tcW w:w="1160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AC1E77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90</w:t>
            </w:r>
          </w:p>
        </w:tc>
        <w:tc>
          <w:tcPr>
            <w:tcW w:w="1160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19A94C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78</w:t>
            </w:r>
          </w:p>
        </w:tc>
        <w:tc>
          <w:tcPr>
            <w:tcW w:w="1164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180C24B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94</w:t>
            </w:r>
          </w:p>
        </w:tc>
        <w:tc>
          <w:tcPr>
            <w:tcW w:w="1016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AA907C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88</w:t>
            </w:r>
          </w:p>
        </w:tc>
        <w:tc>
          <w:tcPr>
            <w:tcW w:w="1016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75CBB3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72</w:t>
            </w:r>
          </w:p>
        </w:tc>
        <w:tc>
          <w:tcPr>
            <w:tcW w:w="897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F146606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92</w:t>
            </w:r>
          </w:p>
        </w:tc>
      </w:tr>
      <w:tr w:rsidR="00AE1F5D" w:rsidRPr="00A64DC5" w14:paraId="12F8F836" w14:textId="77777777" w:rsidTr="00EF02EC">
        <w:trPr>
          <w:trHeight w:val="204"/>
          <w:jc w:val="center"/>
        </w:trPr>
        <w:tc>
          <w:tcPr>
            <w:tcW w:w="879" w:type="dxa"/>
            <w:vMerge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17ADE0B6" w14:textId="77777777" w:rsidR="00AE1F5D" w:rsidRPr="00FE26D8" w:rsidRDefault="00AE1F5D" w:rsidP="00EF02EC">
            <w:pPr>
              <w:spacing w:after="0" w:line="240" w:lineRule="auto"/>
              <w:rPr>
                <w:rFonts w:eastAsia="Times New Roman" w:cstheme="minorHAnsi"/>
                <w:lang w:val="en-US" w:eastAsia="fr-FR"/>
              </w:rPr>
            </w:pPr>
          </w:p>
        </w:tc>
        <w:tc>
          <w:tcPr>
            <w:tcW w:w="1223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925720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84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98]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251228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77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95]</w:t>
            </w:r>
          </w:p>
        </w:tc>
        <w:tc>
          <w:tcPr>
            <w:tcW w:w="1163" w:type="dxa"/>
            <w:tcBorders>
              <w:top w:val="nil"/>
              <w:left w:val="single" w:sz="8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23676D4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74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95]</w:t>
            </w:r>
          </w:p>
        </w:tc>
        <w:tc>
          <w:tcPr>
            <w:tcW w:w="1160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7964E1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83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94]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1FD89E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44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91]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AC5E6D0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88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97]</w:t>
            </w:r>
          </w:p>
        </w:tc>
        <w:tc>
          <w:tcPr>
            <w:tcW w:w="1016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3482FE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82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92]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922469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35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88]</w:t>
            </w:r>
          </w:p>
        </w:tc>
        <w:tc>
          <w:tcPr>
            <w:tcW w:w="89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38BBDB1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87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96]</w:t>
            </w:r>
          </w:p>
        </w:tc>
      </w:tr>
      <w:tr w:rsidR="00AE1F5D" w:rsidRPr="00A64DC5" w14:paraId="785F2DA5" w14:textId="77777777" w:rsidTr="00EF02EC">
        <w:trPr>
          <w:trHeight w:val="218"/>
          <w:jc w:val="center"/>
        </w:trPr>
        <w:tc>
          <w:tcPr>
            <w:tcW w:w="879" w:type="dxa"/>
            <w:vMerge w:val="restart"/>
            <w:tcBorders>
              <w:top w:val="single" w:sz="12" w:space="0" w:color="auto"/>
              <w:left w:val="single" w:sz="12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456D8FA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t>3</w:t>
            </w:r>
          </w:p>
        </w:tc>
        <w:tc>
          <w:tcPr>
            <w:tcW w:w="1223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CED2DA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19</w:t>
            </w:r>
          </w:p>
        </w:tc>
        <w:tc>
          <w:tcPr>
            <w:tcW w:w="1016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7BBB8E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30</w:t>
            </w:r>
          </w:p>
        </w:tc>
        <w:tc>
          <w:tcPr>
            <w:tcW w:w="116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CD6FF92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11</w:t>
            </w:r>
          </w:p>
        </w:tc>
        <w:tc>
          <w:tcPr>
            <w:tcW w:w="1160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17345F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75</w:t>
            </w:r>
          </w:p>
        </w:tc>
        <w:tc>
          <w:tcPr>
            <w:tcW w:w="1160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40DA0F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70</w:t>
            </w:r>
          </w:p>
        </w:tc>
        <w:tc>
          <w:tcPr>
            <w:tcW w:w="1164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AFA381B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31</w:t>
            </w:r>
          </w:p>
        </w:tc>
        <w:tc>
          <w:tcPr>
            <w:tcW w:w="1016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4748A9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2</w:t>
            </w:r>
          </w:p>
        </w:tc>
        <w:tc>
          <w:tcPr>
            <w:tcW w:w="1016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BB67F7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5</w:t>
            </w:r>
          </w:p>
        </w:tc>
        <w:tc>
          <w:tcPr>
            <w:tcW w:w="897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1905023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27</w:t>
            </w:r>
          </w:p>
        </w:tc>
      </w:tr>
      <w:tr w:rsidR="00AE1F5D" w:rsidRPr="00A64DC5" w14:paraId="698BF98C" w14:textId="77777777" w:rsidTr="00EF02EC">
        <w:trPr>
          <w:trHeight w:val="211"/>
          <w:jc w:val="center"/>
        </w:trPr>
        <w:tc>
          <w:tcPr>
            <w:tcW w:w="879" w:type="dxa"/>
            <w:vMerge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76671876" w14:textId="77777777" w:rsidR="00AE1F5D" w:rsidRPr="00FE26D8" w:rsidRDefault="00AE1F5D" w:rsidP="00EF02EC">
            <w:pPr>
              <w:spacing w:after="0" w:line="240" w:lineRule="auto"/>
              <w:rPr>
                <w:rFonts w:eastAsia="Times New Roman" w:cstheme="minorHAnsi"/>
                <w:lang w:val="en-US" w:eastAsia="fr-FR"/>
              </w:rPr>
            </w:pPr>
          </w:p>
        </w:tc>
        <w:tc>
          <w:tcPr>
            <w:tcW w:w="1223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225B14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115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69]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0D03F9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207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45]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75E7571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161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53]</w:t>
            </w:r>
          </w:p>
        </w:tc>
        <w:tc>
          <w:tcPr>
            <w:tcW w:w="1160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CC7858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321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27 ]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31B165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356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36]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56F390D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177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38]</w:t>
            </w:r>
          </w:p>
        </w:tc>
        <w:tc>
          <w:tcPr>
            <w:tcW w:w="1016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EC5487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72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44]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73B0B6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94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53]</w:t>
            </w:r>
          </w:p>
        </w:tc>
        <w:tc>
          <w:tcPr>
            <w:tcW w:w="89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84EFEA6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2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47]</w:t>
            </w:r>
          </w:p>
        </w:tc>
      </w:tr>
      <w:tr w:rsidR="00AE1F5D" w:rsidRPr="00A64DC5" w14:paraId="5BEA12DF" w14:textId="77777777" w:rsidTr="00EF02EC">
        <w:trPr>
          <w:trHeight w:val="215"/>
          <w:jc w:val="center"/>
        </w:trPr>
        <w:tc>
          <w:tcPr>
            <w:tcW w:w="879" w:type="dxa"/>
            <w:vMerge w:val="restart"/>
            <w:tcBorders>
              <w:top w:val="single" w:sz="12" w:space="0" w:color="auto"/>
              <w:left w:val="single" w:sz="12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9F1687F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t>4</w:t>
            </w:r>
          </w:p>
        </w:tc>
        <w:tc>
          <w:tcPr>
            <w:tcW w:w="1223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42948B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25</w:t>
            </w:r>
          </w:p>
        </w:tc>
        <w:tc>
          <w:tcPr>
            <w:tcW w:w="1016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49927A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79</w:t>
            </w:r>
          </w:p>
        </w:tc>
        <w:tc>
          <w:tcPr>
            <w:tcW w:w="116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785476E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140</w:t>
            </w:r>
          </w:p>
        </w:tc>
        <w:tc>
          <w:tcPr>
            <w:tcW w:w="1160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124390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16</w:t>
            </w:r>
          </w:p>
        </w:tc>
        <w:tc>
          <w:tcPr>
            <w:tcW w:w="1160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B6EE22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82</w:t>
            </w:r>
          </w:p>
        </w:tc>
        <w:tc>
          <w:tcPr>
            <w:tcW w:w="1164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6DA943F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204</w:t>
            </w:r>
          </w:p>
        </w:tc>
        <w:tc>
          <w:tcPr>
            <w:tcW w:w="1016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762582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83</w:t>
            </w:r>
          </w:p>
        </w:tc>
        <w:tc>
          <w:tcPr>
            <w:tcW w:w="1016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899FED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97</w:t>
            </w:r>
          </w:p>
        </w:tc>
        <w:tc>
          <w:tcPr>
            <w:tcW w:w="897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7C92DAC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57</w:t>
            </w:r>
          </w:p>
        </w:tc>
      </w:tr>
      <w:tr w:rsidR="00AE1F5D" w:rsidRPr="00A64DC5" w14:paraId="271066B0" w14:textId="77777777" w:rsidTr="00EF02EC">
        <w:trPr>
          <w:trHeight w:val="218"/>
          <w:jc w:val="center"/>
        </w:trPr>
        <w:tc>
          <w:tcPr>
            <w:tcW w:w="879" w:type="dxa"/>
            <w:vMerge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DE2EAB9" w14:textId="77777777" w:rsidR="00AE1F5D" w:rsidRPr="00FE26D8" w:rsidRDefault="00AE1F5D" w:rsidP="00EF02EC">
            <w:pPr>
              <w:spacing w:after="0" w:line="240" w:lineRule="auto"/>
              <w:rPr>
                <w:rFonts w:eastAsia="Times New Roman" w:cstheme="minorHAnsi"/>
                <w:lang w:val="en-US" w:eastAsia="fr-FR"/>
              </w:rPr>
            </w:pPr>
          </w:p>
        </w:tc>
        <w:tc>
          <w:tcPr>
            <w:tcW w:w="1223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53A2C2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624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79]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97C75E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22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95]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DC8214A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466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-2]</w:t>
            </w:r>
          </w:p>
        </w:tc>
        <w:tc>
          <w:tcPr>
            <w:tcW w:w="1160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B1D9F1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1239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90]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02C605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153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99]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87394FF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2219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60]</w:t>
            </w:r>
          </w:p>
        </w:tc>
        <w:tc>
          <w:tcPr>
            <w:tcW w:w="1016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27B2AF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30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96]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FEB851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86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100]</w:t>
            </w:r>
          </w:p>
        </w:tc>
        <w:tc>
          <w:tcPr>
            <w:tcW w:w="89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CF1E5F9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31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73]</w:t>
            </w:r>
          </w:p>
        </w:tc>
      </w:tr>
      <w:tr w:rsidR="00AE1F5D" w:rsidRPr="00A64DC5" w14:paraId="2A969B74" w14:textId="77777777" w:rsidTr="00EF02EC">
        <w:trPr>
          <w:trHeight w:val="213"/>
          <w:jc w:val="center"/>
        </w:trPr>
        <w:tc>
          <w:tcPr>
            <w:tcW w:w="879" w:type="dxa"/>
            <w:vMerge w:val="restart"/>
            <w:tcBorders>
              <w:top w:val="single" w:sz="12" w:space="0" w:color="auto"/>
              <w:left w:val="single" w:sz="12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B4030A0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lang w:val="en-US" w:eastAsia="fr-FR"/>
              </w:rPr>
            </w:pPr>
            <w:r w:rsidRPr="00FE26D8">
              <w:rPr>
                <w:rFonts w:eastAsia="Times New Roman" w:cstheme="minorHAnsi"/>
                <w:lang w:val="en-US" w:eastAsia="fr-FR"/>
              </w:rPr>
              <w:t>5</w:t>
            </w:r>
          </w:p>
        </w:tc>
        <w:tc>
          <w:tcPr>
            <w:tcW w:w="1223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9636EE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28</w:t>
            </w:r>
          </w:p>
        </w:tc>
        <w:tc>
          <w:tcPr>
            <w:tcW w:w="1016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C602E8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87</w:t>
            </w:r>
          </w:p>
        </w:tc>
        <w:tc>
          <w:tcPr>
            <w:tcW w:w="1163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86A4BD5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94</w:t>
            </w:r>
          </w:p>
        </w:tc>
        <w:tc>
          <w:tcPr>
            <w:tcW w:w="1160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EC0424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2</w:t>
            </w:r>
          </w:p>
        </w:tc>
        <w:tc>
          <w:tcPr>
            <w:tcW w:w="1160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67CA25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4</w:t>
            </w:r>
          </w:p>
        </w:tc>
        <w:tc>
          <w:tcPr>
            <w:tcW w:w="1164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DC2CAF3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24</w:t>
            </w:r>
          </w:p>
        </w:tc>
        <w:tc>
          <w:tcPr>
            <w:tcW w:w="1016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F0C07E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10</w:t>
            </w:r>
          </w:p>
        </w:tc>
        <w:tc>
          <w:tcPr>
            <w:tcW w:w="1016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157120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17</w:t>
            </w:r>
          </w:p>
        </w:tc>
        <w:tc>
          <w:tcPr>
            <w:tcW w:w="897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8A199D0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b/>
                <w:bCs/>
                <w:sz w:val="20"/>
                <w:lang w:val="en-US" w:eastAsia="fr-FR"/>
              </w:rPr>
              <w:t>-39</w:t>
            </w:r>
          </w:p>
        </w:tc>
      </w:tr>
      <w:tr w:rsidR="00AE1F5D" w:rsidRPr="00A64DC5" w14:paraId="700977D5" w14:textId="77777777" w:rsidTr="00EF02EC">
        <w:trPr>
          <w:trHeight w:val="214"/>
          <w:jc w:val="center"/>
        </w:trPr>
        <w:tc>
          <w:tcPr>
            <w:tcW w:w="879" w:type="dxa"/>
            <w:vMerge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6ED67147" w14:textId="77777777" w:rsidR="00AE1F5D" w:rsidRPr="00FE26D8" w:rsidRDefault="00AE1F5D" w:rsidP="00EF02EC">
            <w:pPr>
              <w:spacing w:after="0" w:line="240" w:lineRule="auto"/>
              <w:rPr>
                <w:rFonts w:eastAsia="Times New Roman" w:cstheme="minorHAnsi"/>
                <w:lang w:val="en-US" w:eastAsia="fr-FR"/>
              </w:rPr>
            </w:pPr>
          </w:p>
        </w:tc>
        <w:tc>
          <w:tcPr>
            <w:tcW w:w="1223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C49D37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169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77]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D01A87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431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34]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29674D4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403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25]</w:t>
            </w:r>
          </w:p>
        </w:tc>
        <w:tc>
          <w:tcPr>
            <w:tcW w:w="1160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0C9CF0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184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66]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ED9EAC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193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63]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5ED0427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183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46]</w:t>
            </w:r>
          </w:p>
        </w:tc>
        <w:tc>
          <w:tcPr>
            <w:tcW w:w="1016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C51394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136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49]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8CCC36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132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41]</w:t>
            </w:r>
          </w:p>
        </w:tc>
        <w:tc>
          <w:tcPr>
            <w:tcW w:w="89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B831D56" w14:textId="77777777" w:rsidR="00AE1F5D" w:rsidRPr="00FE26D8" w:rsidRDefault="00AE1F5D" w:rsidP="00EF02E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lang w:val="en-US" w:eastAsia="fr-FR"/>
              </w:rPr>
            </w:pPr>
            <w:r w:rsidRPr="00FE26D8">
              <w:rPr>
                <w:rFonts w:eastAsia="Times New Roman" w:cstheme="minorHAnsi"/>
                <w:sz w:val="20"/>
                <w:lang w:val="en-US" w:eastAsia="fr-FR"/>
              </w:rPr>
              <w:t>[-</w:t>
            </w:r>
            <w:proofErr w:type="gramStart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>112 ;</w:t>
            </w:r>
            <w:proofErr w:type="gramEnd"/>
            <w:r w:rsidRPr="00FE26D8">
              <w:rPr>
                <w:rFonts w:eastAsia="Times New Roman" w:cstheme="minorHAnsi"/>
                <w:sz w:val="20"/>
                <w:lang w:val="en-US" w:eastAsia="fr-FR"/>
              </w:rPr>
              <w:t xml:space="preserve"> 9]</w:t>
            </w:r>
          </w:p>
        </w:tc>
      </w:tr>
    </w:tbl>
    <w:p w14:paraId="6E49E7D7" w14:textId="77777777" w:rsidR="00AE1F5D" w:rsidRPr="00FE26D8" w:rsidRDefault="00AE1F5D" w:rsidP="00CC4199">
      <w:pPr>
        <w:rPr>
          <w:rFonts w:cstheme="minorHAnsi"/>
          <w:sz w:val="24"/>
          <w:szCs w:val="24"/>
          <w:lang w:val="en-US"/>
        </w:rPr>
      </w:pPr>
    </w:p>
    <w:p w14:paraId="4560BFEA" w14:textId="77777777" w:rsidR="00C50FC7" w:rsidRDefault="00C50FC7">
      <w:pPr>
        <w:rPr>
          <w:sz w:val="14"/>
        </w:rPr>
      </w:pPr>
    </w:p>
    <w:p w14:paraId="7E55FA7E" w14:textId="77777777" w:rsidR="00C50FC7" w:rsidRDefault="00C50FC7">
      <w:pPr>
        <w:rPr>
          <w:sz w:val="14"/>
        </w:rPr>
      </w:pPr>
    </w:p>
    <w:p w14:paraId="4D468007" w14:textId="77777777" w:rsidR="00AE1F5D" w:rsidRDefault="00AE1F5D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3B8844BE" w14:textId="3A864D0B" w:rsidR="00C27F75" w:rsidRDefault="00C50FC7">
      <w:pPr>
        <w:rPr>
          <w:sz w:val="14"/>
        </w:rPr>
      </w:pPr>
      <w:proofErr w:type="spellStart"/>
      <w:r w:rsidRPr="00FE26D8">
        <w:rPr>
          <w:sz w:val="24"/>
          <w:szCs w:val="24"/>
        </w:rPr>
        <w:t>Supplementary</w:t>
      </w:r>
      <w:proofErr w:type="spellEnd"/>
      <w:r w:rsidRPr="00FE26D8">
        <w:rPr>
          <w:sz w:val="24"/>
          <w:szCs w:val="24"/>
        </w:rPr>
        <w:t xml:space="preserve"> data </w:t>
      </w:r>
      <w:r>
        <w:rPr>
          <w:sz w:val="24"/>
          <w:szCs w:val="24"/>
        </w:rPr>
        <w:t>7</w:t>
      </w:r>
      <w:r w:rsidRPr="00FE26D8">
        <w:rPr>
          <w:sz w:val="24"/>
          <w:szCs w:val="24"/>
        </w:rPr>
        <w:t xml:space="preserve"> : </w:t>
      </w:r>
      <w:proofErr w:type="spellStart"/>
      <w:r w:rsidRPr="00FE26D8">
        <w:rPr>
          <w:sz w:val="24"/>
          <w:szCs w:val="24"/>
        </w:rPr>
        <w:t>Larvae</w:t>
      </w:r>
      <w:proofErr w:type="spellEnd"/>
      <w:r w:rsidRPr="00FE26D8">
        <w:rPr>
          <w:sz w:val="24"/>
          <w:szCs w:val="24"/>
        </w:rPr>
        <w:t xml:space="preserve"> count </w:t>
      </w:r>
      <w:proofErr w:type="spellStart"/>
      <w:r w:rsidRPr="00FE26D8">
        <w:rPr>
          <w:sz w:val="24"/>
          <w:szCs w:val="24"/>
        </w:rPr>
        <w:t>from</w:t>
      </w:r>
      <w:proofErr w:type="spellEnd"/>
      <w:r w:rsidRPr="00FE26D8">
        <w:rPr>
          <w:sz w:val="24"/>
          <w:szCs w:val="24"/>
        </w:rPr>
        <w:t xml:space="preserve"> </w:t>
      </w:r>
      <w:proofErr w:type="spellStart"/>
      <w:r w:rsidRPr="00FE26D8">
        <w:rPr>
          <w:sz w:val="24"/>
          <w:szCs w:val="24"/>
        </w:rPr>
        <w:t>larval</w:t>
      </w:r>
      <w:proofErr w:type="spellEnd"/>
      <w:r w:rsidRPr="00FE26D8">
        <w:rPr>
          <w:sz w:val="24"/>
          <w:szCs w:val="24"/>
        </w:rPr>
        <w:t xml:space="preserve"> cultures </w:t>
      </w:r>
      <w:proofErr w:type="spellStart"/>
      <w:r w:rsidRPr="00FE26D8">
        <w:rPr>
          <w:sz w:val="24"/>
          <w:szCs w:val="24"/>
        </w:rPr>
        <w:t>before</w:t>
      </w:r>
      <w:proofErr w:type="spellEnd"/>
      <w:r w:rsidRPr="00FE26D8">
        <w:rPr>
          <w:sz w:val="24"/>
          <w:szCs w:val="24"/>
        </w:rPr>
        <w:t xml:space="preserve"> </w:t>
      </w:r>
      <w:proofErr w:type="spellStart"/>
      <w:r w:rsidRPr="00FE26D8">
        <w:rPr>
          <w:sz w:val="24"/>
          <w:szCs w:val="24"/>
        </w:rPr>
        <w:t>treatment</w:t>
      </w:r>
      <w:proofErr w:type="spellEnd"/>
      <w:r w:rsidRPr="00FE26D8">
        <w:rPr>
          <w:sz w:val="24"/>
          <w:szCs w:val="24"/>
        </w:rPr>
        <w:t xml:space="preserve"> on the 5 </w:t>
      </w:r>
      <w:proofErr w:type="spellStart"/>
      <w:r w:rsidRPr="00FE26D8">
        <w:rPr>
          <w:sz w:val="24"/>
          <w:szCs w:val="24"/>
        </w:rPr>
        <w:t>farms</w:t>
      </w:r>
      <w:proofErr w:type="spellEnd"/>
      <w:r w:rsidRPr="00FE26D8">
        <w:rPr>
          <w:sz w:val="24"/>
          <w:szCs w:val="24"/>
        </w:rPr>
        <w:t xml:space="preserve">. N : </w:t>
      </w:r>
      <w:proofErr w:type="spellStart"/>
      <w:r w:rsidRPr="00FE26D8">
        <w:rPr>
          <w:sz w:val="24"/>
          <w:szCs w:val="24"/>
        </w:rPr>
        <w:t>larval</w:t>
      </w:r>
      <w:proofErr w:type="spellEnd"/>
      <w:r w:rsidRPr="00FE26D8">
        <w:rPr>
          <w:sz w:val="24"/>
          <w:szCs w:val="24"/>
        </w:rPr>
        <w:t xml:space="preserve"> ; percentages </w:t>
      </w:r>
      <w:proofErr w:type="spellStart"/>
      <w:r w:rsidRPr="00FE26D8">
        <w:rPr>
          <w:sz w:val="24"/>
          <w:szCs w:val="24"/>
        </w:rPr>
        <w:t>give</w:t>
      </w:r>
      <w:proofErr w:type="spellEnd"/>
      <w:r w:rsidRPr="00FE26D8">
        <w:rPr>
          <w:sz w:val="24"/>
          <w:szCs w:val="24"/>
        </w:rPr>
        <w:t xml:space="preserve"> the relative proportions of the 3 </w:t>
      </w:r>
      <w:proofErr w:type="spellStart"/>
      <w:r w:rsidRPr="00FE26D8">
        <w:rPr>
          <w:sz w:val="24"/>
          <w:szCs w:val="24"/>
        </w:rPr>
        <w:t>species</w:t>
      </w:r>
      <w:proofErr w:type="spellEnd"/>
      <w:r w:rsidRPr="00FE26D8">
        <w:rPr>
          <w:sz w:val="24"/>
          <w:szCs w:val="24"/>
        </w:rPr>
        <w:t xml:space="preserve"> per group.</w:t>
      </w:r>
    </w:p>
    <w:tbl>
      <w:tblPr>
        <w:tblW w:w="1038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720"/>
        <w:gridCol w:w="1200"/>
        <w:gridCol w:w="1397"/>
        <w:gridCol w:w="1003"/>
        <w:gridCol w:w="1276"/>
        <w:gridCol w:w="1124"/>
        <w:gridCol w:w="1411"/>
        <w:gridCol w:w="1249"/>
      </w:tblGrid>
      <w:tr w:rsidR="00FE26D8" w:rsidRPr="00FE26D8" w14:paraId="14B94266" w14:textId="77777777" w:rsidTr="00C50FC7">
        <w:trPr>
          <w:trHeight w:val="300"/>
          <w:jc w:val="center"/>
        </w:trPr>
        <w:tc>
          <w:tcPr>
            <w:tcW w:w="172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76BBC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proofErr w:type="spellStart"/>
            <w:r w:rsidRPr="00FE26D8">
              <w:rPr>
                <w:rFonts w:ascii="Calibri" w:eastAsia="Times New Roman" w:hAnsi="Calibri" w:cs="Calibri"/>
                <w:lang w:eastAsia="fr-FR"/>
              </w:rPr>
              <w:lastRenderedPageBreak/>
              <w:t>Farm</w:t>
            </w:r>
            <w:proofErr w:type="spellEnd"/>
          </w:p>
        </w:tc>
        <w:tc>
          <w:tcPr>
            <w:tcW w:w="120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CB81A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Formula</w:t>
            </w:r>
          </w:p>
        </w:tc>
        <w:tc>
          <w:tcPr>
            <w:tcW w:w="24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FAF1D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proofErr w:type="spellStart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Haemonchus</w:t>
            </w:r>
            <w:proofErr w:type="spellEnd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 xml:space="preserve"> </w:t>
            </w:r>
            <w:proofErr w:type="spellStart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contortus</w:t>
            </w:r>
            <w:proofErr w:type="spellEnd"/>
          </w:p>
        </w:tc>
        <w:tc>
          <w:tcPr>
            <w:tcW w:w="24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DB424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proofErr w:type="spellStart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Teladorsagia</w:t>
            </w:r>
            <w:proofErr w:type="spellEnd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 xml:space="preserve"> </w:t>
            </w:r>
            <w:proofErr w:type="spellStart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circumcincta</w:t>
            </w:r>
            <w:proofErr w:type="spellEnd"/>
          </w:p>
        </w:tc>
        <w:tc>
          <w:tcPr>
            <w:tcW w:w="26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4A34A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proofErr w:type="spellStart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Trichostrongylus</w:t>
            </w:r>
            <w:proofErr w:type="spellEnd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 xml:space="preserve"> </w:t>
            </w:r>
            <w:proofErr w:type="spellStart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colubriformis</w:t>
            </w:r>
            <w:proofErr w:type="spellEnd"/>
          </w:p>
        </w:tc>
      </w:tr>
      <w:tr w:rsidR="00FE26D8" w:rsidRPr="00FE26D8" w14:paraId="66212141" w14:textId="77777777" w:rsidTr="00C50FC7">
        <w:trPr>
          <w:trHeight w:val="315"/>
          <w:jc w:val="center"/>
        </w:trPr>
        <w:tc>
          <w:tcPr>
            <w:tcW w:w="1720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3507EA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lang w:eastAsia="fr-FR"/>
              </w:rPr>
            </w:pPr>
          </w:p>
        </w:tc>
        <w:tc>
          <w:tcPr>
            <w:tcW w:w="1200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7D7313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lang w:eastAsia="fr-FR"/>
              </w:rPr>
            </w:pP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47C4A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N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0FB4C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57956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N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CB348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%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69F3C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N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77E9E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%</w:t>
            </w:r>
          </w:p>
        </w:tc>
      </w:tr>
      <w:tr w:rsidR="00FE26D8" w:rsidRPr="00FE26D8" w14:paraId="49FCC1A1" w14:textId="77777777" w:rsidTr="00C50FC7">
        <w:trPr>
          <w:trHeight w:val="300"/>
          <w:jc w:val="center"/>
        </w:trPr>
        <w:tc>
          <w:tcPr>
            <w:tcW w:w="172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59AC0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1</w:t>
            </w:r>
          </w:p>
        </w:tc>
        <w:tc>
          <w:tcPr>
            <w:tcW w:w="120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E786B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Control</w:t>
            </w:r>
          </w:p>
        </w:tc>
        <w:tc>
          <w:tcPr>
            <w:tcW w:w="1397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E4AFB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853</w:t>
            </w:r>
          </w:p>
        </w:tc>
        <w:tc>
          <w:tcPr>
            <w:tcW w:w="1003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F5C2C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00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FC76B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23FFE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41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DD13D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249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C0BC18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</w:tr>
      <w:tr w:rsidR="00FE26D8" w:rsidRPr="00FE26D8" w14:paraId="3B3C4E3C" w14:textId="77777777" w:rsidTr="00C50FC7">
        <w:trPr>
          <w:trHeight w:val="315"/>
          <w:jc w:val="center"/>
        </w:trPr>
        <w:tc>
          <w:tcPr>
            <w:tcW w:w="172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9D2053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DB3AC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SC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284B6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1023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9F413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1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556B4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C18CD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0290B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F36A27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</w:tr>
      <w:tr w:rsidR="00FE26D8" w:rsidRPr="00FE26D8" w14:paraId="19699F9F" w14:textId="77777777" w:rsidTr="00C50FC7">
        <w:trPr>
          <w:trHeight w:val="315"/>
          <w:jc w:val="center"/>
        </w:trPr>
        <w:tc>
          <w:tcPr>
            <w:tcW w:w="172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921523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1A22D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 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7769B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 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E057A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50C30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 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15272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 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4C46B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 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01105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 </w:t>
            </w:r>
          </w:p>
        </w:tc>
      </w:tr>
      <w:tr w:rsidR="00FE26D8" w:rsidRPr="00FE26D8" w14:paraId="220333ED" w14:textId="77777777" w:rsidTr="00C50FC7">
        <w:trPr>
          <w:trHeight w:val="315"/>
          <w:jc w:val="center"/>
        </w:trPr>
        <w:tc>
          <w:tcPr>
            <w:tcW w:w="172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1D5016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60DBE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T</w:t>
            </w:r>
          </w:p>
        </w:tc>
        <w:tc>
          <w:tcPr>
            <w:tcW w:w="139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A233D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368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6C6AE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10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0F426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34813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</w:t>
            </w:r>
          </w:p>
        </w:tc>
        <w:tc>
          <w:tcPr>
            <w:tcW w:w="141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0B475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</w:t>
            </w:r>
          </w:p>
        </w:tc>
        <w:tc>
          <w:tcPr>
            <w:tcW w:w="124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279EC9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</w:t>
            </w:r>
          </w:p>
        </w:tc>
      </w:tr>
      <w:tr w:rsidR="00FE26D8" w:rsidRPr="00FE26D8" w14:paraId="3A72B93C" w14:textId="77777777" w:rsidTr="00C50FC7">
        <w:trPr>
          <w:trHeight w:val="300"/>
          <w:jc w:val="center"/>
        </w:trPr>
        <w:tc>
          <w:tcPr>
            <w:tcW w:w="17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BD9B2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B8743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Control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0EA15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2685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1122E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97,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32D6C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62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289B6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2,2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9E02A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0964F4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,4</w:t>
            </w:r>
          </w:p>
        </w:tc>
      </w:tr>
      <w:tr w:rsidR="00FE26D8" w:rsidRPr="00FE26D8" w14:paraId="00512CB3" w14:textId="77777777" w:rsidTr="00C50FC7">
        <w:trPr>
          <w:trHeight w:val="300"/>
          <w:jc w:val="center"/>
        </w:trPr>
        <w:tc>
          <w:tcPr>
            <w:tcW w:w="17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390F68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0F61A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SC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E1DCE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624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A6A49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99,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C5580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37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8E750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,6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EE3C4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10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94D235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,2</w:t>
            </w:r>
          </w:p>
        </w:tc>
      </w:tr>
      <w:tr w:rsidR="00FE26D8" w:rsidRPr="00FE26D8" w14:paraId="088F382F" w14:textId="77777777" w:rsidTr="00C50FC7">
        <w:trPr>
          <w:trHeight w:val="300"/>
          <w:jc w:val="center"/>
        </w:trPr>
        <w:tc>
          <w:tcPr>
            <w:tcW w:w="17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2C82CE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2E005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O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8F71C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725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CB81A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97,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F897F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7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AB4FD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,4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E1E76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3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535276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,8</w:t>
            </w:r>
          </w:p>
        </w:tc>
      </w:tr>
      <w:tr w:rsidR="00FE26D8" w:rsidRPr="00FE26D8" w14:paraId="3CE30EC9" w14:textId="77777777" w:rsidTr="00C50FC7">
        <w:trPr>
          <w:trHeight w:val="315"/>
          <w:jc w:val="center"/>
        </w:trPr>
        <w:tc>
          <w:tcPr>
            <w:tcW w:w="17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6B2934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8B0B2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T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F596F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4100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6B6B7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98,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C5796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30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8C571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,7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B89D8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28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D3FECF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,7</w:t>
            </w:r>
          </w:p>
        </w:tc>
      </w:tr>
      <w:tr w:rsidR="00FE26D8" w:rsidRPr="00FE26D8" w14:paraId="44D440E9" w14:textId="77777777" w:rsidTr="00C50FC7">
        <w:trPr>
          <w:trHeight w:val="300"/>
          <w:jc w:val="center"/>
        </w:trPr>
        <w:tc>
          <w:tcPr>
            <w:tcW w:w="17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B08B7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A4134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Control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430F3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480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69193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94,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B9031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6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76ED6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,2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3C2B6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2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219816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4,3</w:t>
            </w:r>
          </w:p>
        </w:tc>
      </w:tr>
      <w:tr w:rsidR="00FE26D8" w:rsidRPr="00FE26D8" w14:paraId="2BA4258B" w14:textId="77777777" w:rsidTr="00C50FC7">
        <w:trPr>
          <w:trHeight w:val="315"/>
          <w:jc w:val="center"/>
        </w:trPr>
        <w:tc>
          <w:tcPr>
            <w:tcW w:w="17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CAF7F9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7D052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SC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F8A7D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888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0E029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99,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45D63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5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F664C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,6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44873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0C51A0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</w:tr>
      <w:tr w:rsidR="00FE26D8" w:rsidRPr="00FE26D8" w14:paraId="41C5D493" w14:textId="77777777" w:rsidTr="00C50FC7">
        <w:trPr>
          <w:trHeight w:val="300"/>
          <w:jc w:val="center"/>
        </w:trPr>
        <w:tc>
          <w:tcPr>
            <w:tcW w:w="17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4104BC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F85D4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O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DCE36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438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CD04D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78,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FE460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852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91EE1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5,2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255B5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373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EF4E6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6,7</w:t>
            </w:r>
          </w:p>
        </w:tc>
      </w:tr>
      <w:tr w:rsidR="00FE26D8" w:rsidRPr="00FE26D8" w14:paraId="05B0DD40" w14:textId="77777777" w:rsidTr="00C50FC7">
        <w:trPr>
          <w:trHeight w:val="315"/>
          <w:jc w:val="center"/>
        </w:trPr>
        <w:tc>
          <w:tcPr>
            <w:tcW w:w="17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78EE02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F9E11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T</w:t>
            </w:r>
          </w:p>
        </w:tc>
        <w:tc>
          <w:tcPr>
            <w:tcW w:w="139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FB5C3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13617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9CCD89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78,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5ED7E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836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4C3D4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4,8</w:t>
            </w:r>
          </w:p>
        </w:tc>
        <w:tc>
          <w:tcPr>
            <w:tcW w:w="141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979AE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2841</w:t>
            </w:r>
          </w:p>
        </w:tc>
        <w:tc>
          <w:tcPr>
            <w:tcW w:w="124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8DBDA3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16,4</w:t>
            </w:r>
          </w:p>
        </w:tc>
      </w:tr>
      <w:tr w:rsidR="00FE26D8" w:rsidRPr="00FE26D8" w14:paraId="580F8F3B" w14:textId="77777777" w:rsidTr="00C50FC7">
        <w:trPr>
          <w:trHeight w:val="300"/>
          <w:jc w:val="center"/>
        </w:trPr>
        <w:tc>
          <w:tcPr>
            <w:tcW w:w="17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49B37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38B50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Control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43920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23704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08240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75,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1B462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3830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1D2FE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2,2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82761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388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0B6432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2,4</w:t>
            </w:r>
          </w:p>
        </w:tc>
      </w:tr>
      <w:tr w:rsidR="00FE26D8" w:rsidRPr="00FE26D8" w14:paraId="5664A9DA" w14:textId="77777777" w:rsidTr="00C50FC7">
        <w:trPr>
          <w:trHeight w:val="300"/>
          <w:jc w:val="center"/>
        </w:trPr>
        <w:tc>
          <w:tcPr>
            <w:tcW w:w="17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F6BCB2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1F8F0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SC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80E30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589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54324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88,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DB802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20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90F59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,3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EB562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724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01213B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10,9</w:t>
            </w:r>
          </w:p>
        </w:tc>
      </w:tr>
      <w:tr w:rsidR="00FE26D8" w:rsidRPr="00FE26D8" w14:paraId="672AA005" w14:textId="77777777" w:rsidTr="00C50FC7">
        <w:trPr>
          <w:trHeight w:val="315"/>
          <w:jc w:val="center"/>
        </w:trPr>
        <w:tc>
          <w:tcPr>
            <w:tcW w:w="17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D4ECBB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AA848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O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6D727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63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8DCE5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78,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EFBFC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71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5AE44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8,9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B37A1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99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1D58F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2,3</w:t>
            </w:r>
          </w:p>
        </w:tc>
      </w:tr>
      <w:tr w:rsidR="00FE26D8" w:rsidRPr="00FE26D8" w14:paraId="54308BF6" w14:textId="77777777" w:rsidTr="00C50FC7">
        <w:trPr>
          <w:trHeight w:val="315"/>
          <w:jc w:val="center"/>
        </w:trPr>
        <w:tc>
          <w:tcPr>
            <w:tcW w:w="17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49CE2F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7D044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T</w:t>
            </w:r>
          </w:p>
        </w:tc>
        <w:tc>
          <w:tcPr>
            <w:tcW w:w="139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DAFD2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12017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EF370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56,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DFBF6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28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7D1FA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,1</w:t>
            </w:r>
          </w:p>
        </w:tc>
        <w:tc>
          <w:tcPr>
            <w:tcW w:w="141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F33D7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9381</w:t>
            </w:r>
          </w:p>
        </w:tc>
        <w:tc>
          <w:tcPr>
            <w:tcW w:w="124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54BF02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43,8</w:t>
            </w:r>
          </w:p>
        </w:tc>
      </w:tr>
      <w:tr w:rsidR="00FE26D8" w:rsidRPr="00FE26D8" w14:paraId="7C94FF0E" w14:textId="77777777" w:rsidTr="00C50FC7">
        <w:trPr>
          <w:trHeight w:val="300"/>
          <w:jc w:val="center"/>
        </w:trPr>
        <w:tc>
          <w:tcPr>
            <w:tcW w:w="17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64D35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CD93A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Control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639EB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2689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8E0E2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99,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82953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2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62C38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,1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B3CBC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F5AA59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</w:tr>
      <w:tr w:rsidR="00FE26D8" w:rsidRPr="00FE26D8" w14:paraId="706B0FCD" w14:textId="77777777" w:rsidTr="00C50FC7">
        <w:trPr>
          <w:trHeight w:val="300"/>
          <w:jc w:val="center"/>
        </w:trPr>
        <w:tc>
          <w:tcPr>
            <w:tcW w:w="17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09BD69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452C4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SC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7F928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627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E1FBE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99,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475F1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1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D880C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,2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92AF9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525A9E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</w:tr>
      <w:tr w:rsidR="00FE26D8" w:rsidRPr="00FE26D8" w14:paraId="0A17797C" w14:textId="77777777" w:rsidTr="00C50FC7">
        <w:trPr>
          <w:trHeight w:val="300"/>
          <w:jc w:val="center"/>
        </w:trPr>
        <w:tc>
          <w:tcPr>
            <w:tcW w:w="17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4A1259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EC94E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O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DA189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17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AC356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4876B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BF128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F6AD7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295BE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</w:tr>
      <w:tr w:rsidR="00FE26D8" w:rsidRPr="00FE26D8" w14:paraId="20BA435B" w14:textId="77777777" w:rsidTr="00C50FC7">
        <w:trPr>
          <w:trHeight w:val="315"/>
          <w:jc w:val="center"/>
        </w:trPr>
        <w:tc>
          <w:tcPr>
            <w:tcW w:w="17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9C4D42" w14:textId="77777777" w:rsidR="00C27F75" w:rsidRPr="00FE26D8" w:rsidRDefault="00C27F75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CB432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T</w:t>
            </w:r>
          </w:p>
        </w:tc>
        <w:tc>
          <w:tcPr>
            <w:tcW w:w="139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9A620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7098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6E9CC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99,4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41E97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6346A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</w:t>
            </w:r>
          </w:p>
        </w:tc>
        <w:tc>
          <w:tcPr>
            <w:tcW w:w="141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58AC5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45</w:t>
            </w:r>
          </w:p>
        </w:tc>
        <w:tc>
          <w:tcPr>
            <w:tcW w:w="124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9978C0" w14:textId="77777777" w:rsidR="00C27F75" w:rsidRPr="00FE26D8" w:rsidRDefault="00C27F75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,6</w:t>
            </w:r>
          </w:p>
        </w:tc>
      </w:tr>
    </w:tbl>
    <w:p w14:paraId="2BCE5572" w14:textId="7564151F" w:rsidR="00C27F75" w:rsidRPr="00FE26D8" w:rsidRDefault="00C27F75">
      <w:pPr>
        <w:rPr>
          <w:sz w:val="24"/>
          <w:szCs w:val="24"/>
        </w:rPr>
      </w:pPr>
    </w:p>
    <w:p w14:paraId="24AF215A" w14:textId="77777777" w:rsidR="00C27F75" w:rsidRPr="00505499" w:rsidRDefault="00C27F75">
      <w:pPr>
        <w:rPr>
          <w:sz w:val="14"/>
          <w:u w:val="single"/>
        </w:rPr>
      </w:pPr>
      <w:r w:rsidRPr="00505499">
        <w:rPr>
          <w:sz w:val="14"/>
          <w:u w:val="single"/>
        </w:rPr>
        <w:br w:type="page"/>
      </w:r>
    </w:p>
    <w:p w14:paraId="6B4063FD" w14:textId="77777777" w:rsidR="00531652" w:rsidRDefault="00531652">
      <w:pPr>
        <w:rPr>
          <w:sz w:val="14"/>
        </w:rPr>
      </w:pPr>
    </w:p>
    <w:p w14:paraId="10EC9E45" w14:textId="60807962" w:rsidR="00C27F75" w:rsidRDefault="00C27F75">
      <w:pPr>
        <w:rPr>
          <w:sz w:val="14"/>
        </w:rPr>
      </w:pPr>
    </w:p>
    <w:p w14:paraId="41BFB4AF" w14:textId="76588AFA" w:rsidR="00AE40CD" w:rsidRPr="00FE26D8" w:rsidRDefault="00FE26D8" w:rsidP="00AE40CD">
      <w:pPr>
        <w:rPr>
          <w:sz w:val="24"/>
          <w:szCs w:val="24"/>
        </w:rPr>
      </w:pPr>
      <w:proofErr w:type="spellStart"/>
      <w:r w:rsidRPr="00FE26D8">
        <w:rPr>
          <w:sz w:val="24"/>
          <w:szCs w:val="24"/>
        </w:rPr>
        <w:t>Supplementary</w:t>
      </w:r>
      <w:proofErr w:type="spellEnd"/>
      <w:r w:rsidRPr="00FE26D8">
        <w:rPr>
          <w:sz w:val="24"/>
          <w:szCs w:val="24"/>
        </w:rPr>
        <w:t xml:space="preserve"> data </w:t>
      </w:r>
      <w:proofErr w:type="gramStart"/>
      <w:r w:rsidRPr="00FE26D8">
        <w:rPr>
          <w:sz w:val="24"/>
          <w:szCs w:val="24"/>
        </w:rPr>
        <w:t>8</w:t>
      </w:r>
      <w:r w:rsidR="00AE40CD" w:rsidRPr="00FE26D8">
        <w:rPr>
          <w:sz w:val="24"/>
          <w:szCs w:val="24"/>
        </w:rPr>
        <w:t>:</w:t>
      </w:r>
      <w:proofErr w:type="gramEnd"/>
      <w:r w:rsidR="00AE40CD" w:rsidRPr="00FE26D8">
        <w:rPr>
          <w:sz w:val="24"/>
          <w:szCs w:val="24"/>
        </w:rPr>
        <w:t xml:space="preserve"> </w:t>
      </w:r>
      <w:proofErr w:type="spellStart"/>
      <w:r w:rsidR="00AE40CD" w:rsidRPr="00FE26D8">
        <w:rPr>
          <w:sz w:val="24"/>
          <w:szCs w:val="24"/>
        </w:rPr>
        <w:t>Larvae</w:t>
      </w:r>
      <w:proofErr w:type="spellEnd"/>
      <w:r w:rsidR="00AE40CD" w:rsidRPr="00FE26D8">
        <w:rPr>
          <w:sz w:val="24"/>
          <w:szCs w:val="24"/>
        </w:rPr>
        <w:t xml:space="preserve"> count </w:t>
      </w:r>
      <w:proofErr w:type="spellStart"/>
      <w:r w:rsidR="00AE40CD" w:rsidRPr="00FE26D8">
        <w:rPr>
          <w:sz w:val="24"/>
          <w:szCs w:val="24"/>
        </w:rPr>
        <w:t>from</w:t>
      </w:r>
      <w:proofErr w:type="spellEnd"/>
      <w:r w:rsidR="00AE40CD" w:rsidRPr="00FE26D8">
        <w:rPr>
          <w:sz w:val="24"/>
          <w:szCs w:val="24"/>
        </w:rPr>
        <w:t xml:space="preserve"> </w:t>
      </w:r>
      <w:proofErr w:type="spellStart"/>
      <w:r w:rsidR="00AE40CD" w:rsidRPr="00FE26D8">
        <w:rPr>
          <w:sz w:val="24"/>
          <w:szCs w:val="24"/>
        </w:rPr>
        <w:t>larval</w:t>
      </w:r>
      <w:proofErr w:type="spellEnd"/>
      <w:r w:rsidR="00AE40CD" w:rsidRPr="00FE26D8">
        <w:rPr>
          <w:sz w:val="24"/>
          <w:szCs w:val="24"/>
        </w:rPr>
        <w:t xml:space="preserve"> cultures </w:t>
      </w:r>
      <w:proofErr w:type="spellStart"/>
      <w:r w:rsidR="00AE40CD" w:rsidRPr="00FE26D8">
        <w:rPr>
          <w:sz w:val="24"/>
          <w:szCs w:val="24"/>
        </w:rPr>
        <w:t>after</w:t>
      </w:r>
      <w:proofErr w:type="spellEnd"/>
      <w:r w:rsidR="00AE40CD" w:rsidRPr="00FE26D8">
        <w:rPr>
          <w:sz w:val="24"/>
          <w:szCs w:val="24"/>
        </w:rPr>
        <w:t xml:space="preserve"> </w:t>
      </w:r>
      <w:proofErr w:type="spellStart"/>
      <w:r w:rsidR="00AE40CD" w:rsidRPr="00FE26D8">
        <w:rPr>
          <w:sz w:val="24"/>
          <w:szCs w:val="24"/>
        </w:rPr>
        <w:t>treatment</w:t>
      </w:r>
      <w:proofErr w:type="spellEnd"/>
      <w:r w:rsidR="00AE40CD" w:rsidRPr="00FE26D8">
        <w:rPr>
          <w:sz w:val="24"/>
          <w:szCs w:val="24"/>
        </w:rPr>
        <w:t xml:space="preserve"> on the 5 </w:t>
      </w:r>
      <w:proofErr w:type="spellStart"/>
      <w:r w:rsidR="00AE40CD" w:rsidRPr="00FE26D8">
        <w:rPr>
          <w:sz w:val="24"/>
          <w:szCs w:val="24"/>
        </w:rPr>
        <w:t>farms</w:t>
      </w:r>
      <w:proofErr w:type="spellEnd"/>
      <w:r w:rsidR="00AE40CD" w:rsidRPr="00FE26D8">
        <w:rPr>
          <w:sz w:val="24"/>
          <w:szCs w:val="24"/>
        </w:rPr>
        <w:t xml:space="preserve">. N : </w:t>
      </w:r>
      <w:proofErr w:type="spellStart"/>
      <w:r w:rsidR="00AE40CD" w:rsidRPr="00FE26D8">
        <w:rPr>
          <w:sz w:val="24"/>
          <w:szCs w:val="24"/>
        </w:rPr>
        <w:t>larval</w:t>
      </w:r>
      <w:proofErr w:type="spellEnd"/>
      <w:r w:rsidR="00AE40CD" w:rsidRPr="00FE26D8">
        <w:rPr>
          <w:sz w:val="24"/>
          <w:szCs w:val="24"/>
        </w:rPr>
        <w:t xml:space="preserve"> ; percentages </w:t>
      </w:r>
      <w:proofErr w:type="spellStart"/>
      <w:r w:rsidR="00AE40CD" w:rsidRPr="00FE26D8">
        <w:rPr>
          <w:sz w:val="24"/>
          <w:szCs w:val="24"/>
        </w:rPr>
        <w:t>give</w:t>
      </w:r>
      <w:proofErr w:type="spellEnd"/>
      <w:r w:rsidR="00AE40CD" w:rsidRPr="00FE26D8">
        <w:rPr>
          <w:sz w:val="24"/>
          <w:szCs w:val="24"/>
        </w:rPr>
        <w:t xml:space="preserve"> the relative proportions of the 3 </w:t>
      </w:r>
      <w:proofErr w:type="spellStart"/>
      <w:r w:rsidR="00AE40CD" w:rsidRPr="00FE26D8">
        <w:rPr>
          <w:sz w:val="24"/>
          <w:szCs w:val="24"/>
        </w:rPr>
        <w:t>species</w:t>
      </w:r>
      <w:proofErr w:type="spellEnd"/>
      <w:r w:rsidR="00AE40CD" w:rsidRPr="00FE26D8">
        <w:rPr>
          <w:sz w:val="24"/>
          <w:szCs w:val="24"/>
        </w:rPr>
        <w:t xml:space="preserve"> per group.</w:t>
      </w:r>
    </w:p>
    <w:tbl>
      <w:tblPr>
        <w:tblW w:w="1105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31"/>
        <w:gridCol w:w="1165"/>
        <w:gridCol w:w="1504"/>
        <w:gridCol w:w="1079"/>
        <w:gridCol w:w="1163"/>
        <w:gridCol w:w="1420"/>
        <w:gridCol w:w="1638"/>
        <w:gridCol w:w="1450"/>
      </w:tblGrid>
      <w:tr w:rsidR="00C50FC7" w:rsidRPr="00C27F75" w14:paraId="32F9CF97" w14:textId="77777777" w:rsidTr="00C50FC7">
        <w:trPr>
          <w:trHeight w:val="282"/>
          <w:jc w:val="center"/>
        </w:trPr>
        <w:tc>
          <w:tcPr>
            <w:tcW w:w="1631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C7963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proofErr w:type="spellStart"/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Farm</w:t>
            </w:r>
            <w:proofErr w:type="spellEnd"/>
          </w:p>
        </w:tc>
        <w:tc>
          <w:tcPr>
            <w:tcW w:w="1165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9861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Formula</w:t>
            </w:r>
          </w:p>
        </w:tc>
        <w:tc>
          <w:tcPr>
            <w:tcW w:w="258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9B989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proofErr w:type="spellStart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Haemonchus</w:t>
            </w:r>
            <w:proofErr w:type="spellEnd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 xml:space="preserve"> </w:t>
            </w:r>
            <w:proofErr w:type="spellStart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contortus</w:t>
            </w:r>
            <w:proofErr w:type="spellEnd"/>
          </w:p>
        </w:tc>
        <w:tc>
          <w:tcPr>
            <w:tcW w:w="258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F7173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proofErr w:type="spellStart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Teladorsagia</w:t>
            </w:r>
            <w:proofErr w:type="spellEnd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 xml:space="preserve"> </w:t>
            </w:r>
            <w:proofErr w:type="spellStart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circumcincta</w:t>
            </w:r>
            <w:proofErr w:type="spellEnd"/>
          </w:p>
        </w:tc>
        <w:tc>
          <w:tcPr>
            <w:tcW w:w="308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FF07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proofErr w:type="spellStart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Trichostrongylus</w:t>
            </w:r>
            <w:proofErr w:type="spellEnd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 xml:space="preserve"> </w:t>
            </w:r>
            <w:proofErr w:type="spellStart"/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colubriformis</w:t>
            </w:r>
            <w:proofErr w:type="spellEnd"/>
          </w:p>
        </w:tc>
      </w:tr>
      <w:tr w:rsidR="00C50FC7" w:rsidRPr="00C27F75" w14:paraId="5D6DDE9B" w14:textId="77777777" w:rsidTr="00C50FC7">
        <w:trPr>
          <w:trHeight w:val="296"/>
          <w:jc w:val="center"/>
        </w:trPr>
        <w:tc>
          <w:tcPr>
            <w:tcW w:w="1631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9DA813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45C10A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lang w:eastAsia="fr-FR"/>
              </w:rPr>
            </w:pP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B51D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N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F30DF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%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2A258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N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AE0CF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%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F530B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N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1B1C7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%</w:t>
            </w:r>
          </w:p>
        </w:tc>
      </w:tr>
      <w:tr w:rsidR="00C50FC7" w:rsidRPr="00C27F75" w14:paraId="16BC9AF3" w14:textId="77777777" w:rsidTr="00C50FC7">
        <w:trPr>
          <w:trHeight w:val="282"/>
          <w:jc w:val="center"/>
        </w:trPr>
        <w:tc>
          <w:tcPr>
            <w:tcW w:w="1631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1CCCE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1</w:t>
            </w:r>
          </w:p>
        </w:tc>
        <w:tc>
          <w:tcPr>
            <w:tcW w:w="1165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AD546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Control</w:t>
            </w: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4C17B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2410</w:t>
            </w:r>
          </w:p>
        </w:tc>
        <w:tc>
          <w:tcPr>
            <w:tcW w:w="107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F90FB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00</w:t>
            </w:r>
          </w:p>
        </w:tc>
        <w:tc>
          <w:tcPr>
            <w:tcW w:w="1163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9CC6A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42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3F98A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906D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45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591D10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</w:tr>
      <w:tr w:rsidR="00C50FC7" w:rsidRPr="00C27F75" w14:paraId="391F3C38" w14:textId="77777777" w:rsidTr="00C50FC7">
        <w:trPr>
          <w:trHeight w:val="282"/>
          <w:jc w:val="center"/>
        </w:trPr>
        <w:tc>
          <w:tcPr>
            <w:tcW w:w="1631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910F3A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211B1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SC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D832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11915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E20F3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100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2EEAE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B7256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E2103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C54CC6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</w:tr>
      <w:tr w:rsidR="00C50FC7" w:rsidRPr="00C27F75" w14:paraId="4FA3A901" w14:textId="77777777" w:rsidTr="00C50FC7">
        <w:trPr>
          <w:trHeight w:val="282"/>
          <w:jc w:val="center"/>
        </w:trPr>
        <w:tc>
          <w:tcPr>
            <w:tcW w:w="1631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560695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784F4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 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4642C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 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3DC88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 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FFA23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BFB6A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 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8EC8C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 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784EF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 </w:t>
            </w:r>
          </w:p>
        </w:tc>
      </w:tr>
      <w:tr w:rsidR="00C50FC7" w:rsidRPr="00C27F75" w14:paraId="3681F74B" w14:textId="77777777" w:rsidTr="00C50FC7">
        <w:trPr>
          <w:trHeight w:val="296"/>
          <w:jc w:val="center"/>
        </w:trPr>
        <w:tc>
          <w:tcPr>
            <w:tcW w:w="1631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975F95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AB743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T</w:t>
            </w:r>
          </w:p>
        </w:tc>
        <w:tc>
          <w:tcPr>
            <w:tcW w:w="150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560E7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728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35669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100</w:t>
            </w:r>
          </w:p>
        </w:tc>
        <w:tc>
          <w:tcPr>
            <w:tcW w:w="116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6C17A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93C2A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5DEB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FEDD70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</w:t>
            </w:r>
          </w:p>
        </w:tc>
      </w:tr>
      <w:tr w:rsidR="00C50FC7" w:rsidRPr="00C27F75" w14:paraId="424DEC91" w14:textId="77777777" w:rsidTr="00C50FC7">
        <w:trPr>
          <w:trHeight w:val="282"/>
          <w:jc w:val="center"/>
        </w:trPr>
        <w:tc>
          <w:tcPr>
            <w:tcW w:w="1631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8B769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2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115B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Control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A7D12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4363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CFDD8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99,2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32D4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D90A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43568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14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61C84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,8</w:t>
            </w:r>
          </w:p>
        </w:tc>
      </w:tr>
      <w:tr w:rsidR="00C50FC7" w:rsidRPr="00C27F75" w14:paraId="677CD231" w14:textId="77777777" w:rsidTr="00C50FC7">
        <w:trPr>
          <w:trHeight w:val="282"/>
          <w:jc w:val="center"/>
        </w:trPr>
        <w:tc>
          <w:tcPr>
            <w:tcW w:w="163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79522A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1F52B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SC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73947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725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D3DA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100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2CF82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FB612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8B68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EEC809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</w:tr>
      <w:tr w:rsidR="00C50FC7" w:rsidRPr="00C27F75" w14:paraId="2835E4C7" w14:textId="77777777" w:rsidTr="00C50FC7">
        <w:trPr>
          <w:trHeight w:val="282"/>
          <w:jc w:val="center"/>
        </w:trPr>
        <w:tc>
          <w:tcPr>
            <w:tcW w:w="163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98823C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908DF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O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61B0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757A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A440F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1DB9A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268DB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67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FD5F18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00</w:t>
            </w:r>
          </w:p>
        </w:tc>
      </w:tr>
      <w:tr w:rsidR="00C50FC7" w:rsidRPr="00C27F75" w14:paraId="0FF71061" w14:textId="77777777" w:rsidTr="00C50FC7">
        <w:trPr>
          <w:trHeight w:val="296"/>
          <w:jc w:val="center"/>
        </w:trPr>
        <w:tc>
          <w:tcPr>
            <w:tcW w:w="163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965D97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145A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T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991F8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573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1DECA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92,1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CC36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1F07C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38E41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49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E518D9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7,9</w:t>
            </w:r>
          </w:p>
        </w:tc>
      </w:tr>
      <w:tr w:rsidR="00C50FC7" w:rsidRPr="00C27F75" w14:paraId="1FC8B87D" w14:textId="77777777" w:rsidTr="00C50FC7">
        <w:trPr>
          <w:trHeight w:val="282"/>
          <w:jc w:val="center"/>
        </w:trPr>
        <w:tc>
          <w:tcPr>
            <w:tcW w:w="1631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C2106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3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B971A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Control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0BBE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285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65A20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88,8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C4E18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67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CF211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4,6</w:t>
            </w:r>
          </w:p>
        </w:tc>
        <w:tc>
          <w:tcPr>
            <w:tcW w:w="16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F600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95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E49F87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6,6</w:t>
            </w:r>
          </w:p>
        </w:tc>
      </w:tr>
      <w:tr w:rsidR="00C50FC7" w:rsidRPr="00C27F75" w14:paraId="483F71E1" w14:textId="77777777" w:rsidTr="00C50FC7">
        <w:trPr>
          <w:trHeight w:val="282"/>
          <w:jc w:val="center"/>
        </w:trPr>
        <w:tc>
          <w:tcPr>
            <w:tcW w:w="163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5A60F5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69722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SC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0BE34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3429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DBC57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65,8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F1B5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99CBF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F1CB0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1783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6C427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34,2</w:t>
            </w:r>
          </w:p>
        </w:tc>
      </w:tr>
      <w:tr w:rsidR="00C50FC7" w:rsidRPr="00C27F75" w14:paraId="280503F0" w14:textId="77777777" w:rsidTr="00C50FC7">
        <w:trPr>
          <w:trHeight w:val="282"/>
          <w:jc w:val="center"/>
        </w:trPr>
        <w:tc>
          <w:tcPr>
            <w:tcW w:w="163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008E9E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C20FC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O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A385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7188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1394E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0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02002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8A8D1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14DB1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E4B21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</w:tr>
      <w:tr w:rsidR="00C50FC7" w:rsidRPr="00C27F75" w14:paraId="1E211976" w14:textId="77777777" w:rsidTr="00C50FC7">
        <w:trPr>
          <w:trHeight w:val="296"/>
          <w:jc w:val="center"/>
        </w:trPr>
        <w:tc>
          <w:tcPr>
            <w:tcW w:w="163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74C495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68364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T</w:t>
            </w:r>
          </w:p>
        </w:tc>
        <w:tc>
          <w:tcPr>
            <w:tcW w:w="150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B3F16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1803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00BD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85,7</w:t>
            </w:r>
          </w:p>
        </w:tc>
        <w:tc>
          <w:tcPr>
            <w:tcW w:w="116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29FE1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87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C48BE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4,1</w:t>
            </w:r>
          </w:p>
        </w:tc>
        <w:tc>
          <w:tcPr>
            <w:tcW w:w="1638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F57E0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214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AADE5C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10,2</w:t>
            </w:r>
          </w:p>
        </w:tc>
      </w:tr>
      <w:tr w:rsidR="00C50FC7" w:rsidRPr="00C27F75" w14:paraId="4BBF8388" w14:textId="77777777" w:rsidTr="00C50FC7">
        <w:trPr>
          <w:trHeight w:val="296"/>
          <w:jc w:val="center"/>
        </w:trPr>
        <w:tc>
          <w:tcPr>
            <w:tcW w:w="1631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A738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4</w:t>
            </w:r>
          </w:p>
        </w:tc>
        <w:tc>
          <w:tcPr>
            <w:tcW w:w="1165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EA33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Control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9209F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535DA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00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FA79E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E0D72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6BF5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F7067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</w:tr>
      <w:tr w:rsidR="00C50FC7" w:rsidRPr="00C27F75" w14:paraId="4AB8BD41" w14:textId="77777777" w:rsidTr="00C50FC7">
        <w:trPr>
          <w:trHeight w:val="282"/>
          <w:jc w:val="center"/>
        </w:trPr>
        <w:tc>
          <w:tcPr>
            <w:tcW w:w="1631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25C7C2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D1EA9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SC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E3AA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1761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CB28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100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96558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1B052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5FAFA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7A23B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</w:tr>
      <w:tr w:rsidR="00C50FC7" w:rsidRPr="00C27F75" w14:paraId="63151B71" w14:textId="77777777" w:rsidTr="00C50FC7">
        <w:trPr>
          <w:trHeight w:val="282"/>
          <w:jc w:val="center"/>
        </w:trPr>
        <w:tc>
          <w:tcPr>
            <w:tcW w:w="1631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415309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B53B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O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860D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12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7D026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0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93CEA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2A14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199C0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431BF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</w:tr>
      <w:tr w:rsidR="00C50FC7" w:rsidRPr="00C27F75" w14:paraId="4FF0FB89" w14:textId="77777777" w:rsidTr="00C50FC7">
        <w:trPr>
          <w:trHeight w:val="282"/>
          <w:jc w:val="center"/>
        </w:trPr>
        <w:tc>
          <w:tcPr>
            <w:tcW w:w="1631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CA9A96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952D8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T</w:t>
            </w:r>
          </w:p>
        </w:tc>
        <w:tc>
          <w:tcPr>
            <w:tcW w:w="150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C06F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192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39A5B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68,6</w:t>
            </w:r>
          </w:p>
        </w:tc>
        <w:tc>
          <w:tcPr>
            <w:tcW w:w="116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55520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F6BB7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42313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88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A25057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31,4</w:t>
            </w:r>
          </w:p>
        </w:tc>
      </w:tr>
      <w:tr w:rsidR="00C50FC7" w:rsidRPr="00C27F75" w14:paraId="53D24E0B" w14:textId="77777777" w:rsidTr="00C50FC7">
        <w:trPr>
          <w:trHeight w:val="282"/>
          <w:jc w:val="center"/>
        </w:trPr>
        <w:tc>
          <w:tcPr>
            <w:tcW w:w="1631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EA01E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5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818792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Control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3AE2CE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609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1BA87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00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1BB15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6ECF57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14FEB1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07BAE1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</w:tr>
      <w:tr w:rsidR="00C50FC7" w:rsidRPr="00C27F75" w14:paraId="703165C8" w14:textId="77777777" w:rsidTr="00C50FC7">
        <w:trPr>
          <w:trHeight w:val="282"/>
          <w:jc w:val="center"/>
        </w:trPr>
        <w:tc>
          <w:tcPr>
            <w:tcW w:w="163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08E3EC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1CAC19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SC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033358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65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D57EE6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10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7225C7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203689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D8E755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2F7F3F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i/>
                <w:iCs/>
                <w:lang w:eastAsia="fr-FR"/>
              </w:rPr>
              <w:t>0</w:t>
            </w:r>
          </w:p>
        </w:tc>
      </w:tr>
      <w:tr w:rsidR="00C50FC7" w:rsidRPr="00C27F75" w14:paraId="69838578" w14:textId="77777777" w:rsidTr="00C50FC7">
        <w:trPr>
          <w:trHeight w:val="282"/>
          <w:jc w:val="center"/>
        </w:trPr>
        <w:tc>
          <w:tcPr>
            <w:tcW w:w="163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1A97F4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442D81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O</w:t>
            </w:r>
          </w:p>
        </w:tc>
        <w:tc>
          <w:tcPr>
            <w:tcW w:w="150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927ABD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6558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7B8C6F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100</w:t>
            </w:r>
          </w:p>
        </w:tc>
        <w:tc>
          <w:tcPr>
            <w:tcW w:w="116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C76E31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DB2EE9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638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A363B4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4A34E009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lang w:eastAsia="fr-FR"/>
              </w:rPr>
              <w:t>0</w:t>
            </w:r>
          </w:p>
        </w:tc>
      </w:tr>
      <w:tr w:rsidR="00C50FC7" w:rsidRPr="00C27F75" w14:paraId="32BB2AFB" w14:textId="77777777" w:rsidTr="00C50FC7">
        <w:trPr>
          <w:trHeight w:val="296"/>
          <w:jc w:val="center"/>
        </w:trPr>
        <w:tc>
          <w:tcPr>
            <w:tcW w:w="163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A44261" w14:textId="77777777" w:rsidR="00C50FC7" w:rsidRPr="00FE26D8" w:rsidRDefault="00C50FC7" w:rsidP="00C50FC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9371C2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T</w:t>
            </w:r>
          </w:p>
        </w:tc>
        <w:tc>
          <w:tcPr>
            <w:tcW w:w="150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7FF651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184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196F46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90,6</w:t>
            </w:r>
          </w:p>
        </w:tc>
        <w:tc>
          <w:tcPr>
            <w:tcW w:w="116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CE8ED8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2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4ADA13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1</w:t>
            </w:r>
          </w:p>
        </w:tc>
        <w:tc>
          <w:tcPr>
            <w:tcW w:w="1638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9CCA11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17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4D00CCBC" w14:textId="77777777" w:rsidR="00C50FC7" w:rsidRPr="00FE26D8" w:rsidRDefault="00C50FC7" w:rsidP="00C50FC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lang w:eastAsia="fr-FR"/>
              </w:rPr>
            </w:pPr>
            <w:r w:rsidRPr="00FE26D8">
              <w:rPr>
                <w:rFonts w:ascii="Calibri" w:eastAsia="Times New Roman" w:hAnsi="Calibri" w:cs="Calibri"/>
                <w:b/>
                <w:bCs/>
                <w:lang w:eastAsia="fr-FR"/>
              </w:rPr>
              <w:t>8,4</w:t>
            </w:r>
          </w:p>
        </w:tc>
      </w:tr>
    </w:tbl>
    <w:p w14:paraId="3BBD86E8" w14:textId="77777777" w:rsidR="00C27F75" w:rsidRPr="007E7D5E" w:rsidRDefault="00C27F75">
      <w:pPr>
        <w:rPr>
          <w:sz w:val="14"/>
        </w:rPr>
      </w:pPr>
    </w:p>
    <w:sectPr w:rsidR="00C27F75" w:rsidRPr="007E7D5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726DEAA" w14:textId="77777777" w:rsidR="004B7021" w:rsidRDefault="004B7021" w:rsidP="00B4349A">
      <w:pPr>
        <w:spacing w:after="0" w:line="240" w:lineRule="auto"/>
      </w:pPr>
      <w:r>
        <w:separator/>
      </w:r>
    </w:p>
  </w:endnote>
  <w:endnote w:type="continuationSeparator" w:id="0">
    <w:p w14:paraId="7C80F515" w14:textId="77777777" w:rsidR="004B7021" w:rsidRDefault="004B7021" w:rsidP="00B4349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4A956F2" w14:textId="77777777" w:rsidR="004B7021" w:rsidRDefault="004B7021" w:rsidP="00B4349A">
      <w:pPr>
        <w:spacing w:after="0" w:line="240" w:lineRule="auto"/>
      </w:pPr>
      <w:r>
        <w:separator/>
      </w:r>
    </w:p>
  </w:footnote>
  <w:footnote w:type="continuationSeparator" w:id="0">
    <w:p w14:paraId="7EA7C270" w14:textId="77777777" w:rsidR="004B7021" w:rsidRDefault="004B7021" w:rsidP="00B4349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73831"/>
    <w:rsid w:val="0006190B"/>
    <w:rsid w:val="00173831"/>
    <w:rsid w:val="00350CCF"/>
    <w:rsid w:val="00444996"/>
    <w:rsid w:val="00486172"/>
    <w:rsid w:val="004B7021"/>
    <w:rsid w:val="004E12EB"/>
    <w:rsid w:val="00505499"/>
    <w:rsid w:val="00531652"/>
    <w:rsid w:val="007B4016"/>
    <w:rsid w:val="007E7D5E"/>
    <w:rsid w:val="00863275"/>
    <w:rsid w:val="00885576"/>
    <w:rsid w:val="00895798"/>
    <w:rsid w:val="00947737"/>
    <w:rsid w:val="00975AFB"/>
    <w:rsid w:val="009A5FB4"/>
    <w:rsid w:val="009D4710"/>
    <w:rsid w:val="00A66D48"/>
    <w:rsid w:val="00AE1F5D"/>
    <w:rsid w:val="00AE40CD"/>
    <w:rsid w:val="00B02DE4"/>
    <w:rsid w:val="00B15C34"/>
    <w:rsid w:val="00B4349A"/>
    <w:rsid w:val="00B64B8A"/>
    <w:rsid w:val="00BF285A"/>
    <w:rsid w:val="00C27F75"/>
    <w:rsid w:val="00C50FC7"/>
    <w:rsid w:val="00C617CC"/>
    <w:rsid w:val="00CC4199"/>
    <w:rsid w:val="00D1642A"/>
    <w:rsid w:val="00D30CFC"/>
    <w:rsid w:val="00D71766"/>
    <w:rsid w:val="00D9158C"/>
    <w:rsid w:val="00E62559"/>
    <w:rsid w:val="00FE26D8"/>
    <w:rsid w:val="00FE63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0A20B1"/>
  <w15:chartTrackingRefBased/>
  <w15:docId w15:val="{21263B1C-3870-41F6-A37C-8192ADBDB3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D471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D47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D471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D4710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471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4710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4349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4349A"/>
  </w:style>
  <w:style w:type="paragraph" w:styleId="Footer">
    <w:name w:val="footer"/>
    <w:basedOn w:val="Normal"/>
    <w:link w:val="FooterChar"/>
    <w:uiPriority w:val="99"/>
    <w:unhideWhenUsed/>
    <w:rsid w:val="00B4349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4349A"/>
  </w:style>
  <w:style w:type="character" w:styleId="Hyperlink">
    <w:name w:val="Hyperlink"/>
    <w:basedOn w:val="DefaultParagraphFont"/>
    <w:uiPriority w:val="99"/>
    <w:semiHidden/>
    <w:unhideWhenUsed/>
    <w:rsid w:val="00531652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31652"/>
    <w:rPr>
      <w:color w:val="954F72"/>
      <w:u w:val="single"/>
    </w:rPr>
  </w:style>
  <w:style w:type="paragraph" w:customStyle="1" w:styleId="msonormal0">
    <w:name w:val="msonormal"/>
    <w:basedOn w:val="Normal"/>
    <w:rsid w:val="0053165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63">
    <w:name w:val="xl63"/>
    <w:basedOn w:val="Normal"/>
    <w:rsid w:val="00531652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64">
    <w:name w:val="xl64"/>
    <w:basedOn w:val="Normal"/>
    <w:rsid w:val="0053165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65">
    <w:name w:val="xl65"/>
    <w:basedOn w:val="Normal"/>
    <w:rsid w:val="00531652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66">
    <w:name w:val="xl66"/>
    <w:basedOn w:val="Normal"/>
    <w:rsid w:val="00531652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67">
    <w:name w:val="xl67"/>
    <w:basedOn w:val="Normal"/>
    <w:rsid w:val="00531652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68">
    <w:name w:val="xl68"/>
    <w:basedOn w:val="Normal"/>
    <w:rsid w:val="0053165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69">
    <w:name w:val="xl69"/>
    <w:basedOn w:val="Normal"/>
    <w:rsid w:val="0053165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70">
    <w:name w:val="xl70"/>
    <w:basedOn w:val="Normal"/>
    <w:rsid w:val="00531652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71">
    <w:name w:val="xl71"/>
    <w:basedOn w:val="Normal"/>
    <w:rsid w:val="00531652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72">
    <w:name w:val="xl72"/>
    <w:basedOn w:val="Normal"/>
    <w:rsid w:val="00531652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73">
    <w:name w:val="xl73"/>
    <w:basedOn w:val="Normal"/>
    <w:rsid w:val="00531652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74">
    <w:name w:val="xl74"/>
    <w:basedOn w:val="Normal"/>
    <w:rsid w:val="00531652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75">
    <w:name w:val="xl75"/>
    <w:basedOn w:val="Normal"/>
    <w:rsid w:val="00531652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76">
    <w:name w:val="xl76"/>
    <w:basedOn w:val="Normal"/>
    <w:rsid w:val="00531652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77">
    <w:name w:val="xl77"/>
    <w:basedOn w:val="Normal"/>
    <w:rsid w:val="0053165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78">
    <w:name w:val="xl78"/>
    <w:basedOn w:val="Normal"/>
    <w:rsid w:val="00531652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79">
    <w:name w:val="xl79"/>
    <w:basedOn w:val="Normal"/>
    <w:rsid w:val="00531652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80">
    <w:name w:val="xl80"/>
    <w:basedOn w:val="Normal"/>
    <w:rsid w:val="00531652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81">
    <w:name w:val="xl81"/>
    <w:basedOn w:val="Normal"/>
    <w:rsid w:val="0053165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82">
    <w:name w:val="xl82"/>
    <w:basedOn w:val="Normal"/>
    <w:rsid w:val="00531652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83">
    <w:name w:val="xl83"/>
    <w:basedOn w:val="Normal"/>
    <w:rsid w:val="00531652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84">
    <w:name w:val="xl84"/>
    <w:basedOn w:val="Normal"/>
    <w:rsid w:val="00531652"/>
    <w:pPr>
      <w:pBdr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85">
    <w:name w:val="xl85"/>
    <w:basedOn w:val="Normal"/>
    <w:rsid w:val="00531652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86">
    <w:name w:val="xl86"/>
    <w:basedOn w:val="Normal"/>
    <w:rsid w:val="00531652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87">
    <w:name w:val="xl87"/>
    <w:basedOn w:val="Normal"/>
    <w:rsid w:val="00531652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88">
    <w:name w:val="xl88"/>
    <w:basedOn w:val="Normal"/>
    <w:rsid w:val="00531652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89">
    <w:name w:val="xl89"/>
    <w:basedOn w:val="Normal"/>
    <w:rsid w:val="00531652"/>
    <w:pPr>
      <w:pBdr>
        <w:top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90">
    <w:name w:val="xl90"/>
    <w:basedOn w:val="Normal"/>
    <w:rsid w:val="00531652"/>
    <w:pPr>
      <w:pBdr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91">
    <w:name w:val="xl91"/>
    <w:basedOn w:val="Normal"/>
    <w:rsid w:val="00531652"/>
    <w:pPr>
      <w:pBdr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92">
    <w:name w:val="xl92"/>
    <w:basedOn w:val="Normal"/>
    <w:rsid w:val="00531652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93">
    <w:name w:val="xl93"/>
    <w:basedOn w:val="Normal"/>
    <w:rsid w:val="00531652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94">
    <w:name w:val="xl94"/>
    <w:basedOn w:val="Normal"/>
    <w:rsid w:val="00531652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0379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02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436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99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12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686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49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6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863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91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39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121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060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8</TotalTime>
  <Pages>9</Pages>
  <Words>1680</Words>
  <Characters>9579</Characters>
  <Application>Microsoft Office Word</Application>
  <DocSecurity>0</DocSecurity>
  <Lines>79</Lines>
  <Paragraphs>2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École Nationale Vétérinaire de Toulouse</Company>
  <LinksUpToDate>false</LinksUpToDate>
  <CharactersWithSpaces>11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phie Jouffroy</dc:creator>
  <cp:keywords/>
  <dc:description/>
  <cp:lastModifiedBy>Alison Sage</cp:lastModifiedBy>
  <cp:revision>32</cp:revision>
  <dcterms:created xsi:type="dcterms:W3CDTF">2022-03-29T08:38:00Z</dcterms:created>
  <dcterms:modified xsi:type="dcterms:W3CDTF">2023-01-09T13:13:00Z</dcterms:modified>
</cp:coreProperties>
</file>